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99F98" w14:textId="77777777" w:rsidR="006F542B" w:rsidRPr="00530D67" w:rsidRDefault="006F542B" w:rsidP="006F542B">
      <w:pPr>
        <w:pStyle w:val="NormalWeb"/>
        <w:rPr>
          <w:rFonts w:ascii="Tahoma" w:hAnsi="Tahoma" w:cs="Tahoma"/>
        </w:rPr>
      </w:pPr>
      <w:r w:rsidRPr="00530D67">
        <w:rPr>
          <w:rFonts w:ascii="Tahoma" w:hAnsi="Tahoma" w:cs="Tahoma"/>
          <w:b/>
          <w:bCs/>
          <w:color w:val="002B70"/>
          <w:sz w:val="36"/>
          <w:szCs w:val="36"/>
        </w:rPr>
        <w:t xml:space="preserve">Assignment 10: Biomaterials and Host Integration </w:t>
      </w:r>
    </w:p>
    <w:p w14:paraId="4B9C3142" w14:textId="77777777" w:rsidR="006F542B" w:rsidRPr="00530D67" w:rsidRDefault="006F542B" w:rsidP="006F542B">
      <w:pPr>
        <w:pStyle w:val="NormalWeb"/>
        <w:rPr>
          <w:rFonts w:ascii="Tahoma" w:hAnsi="Tahoma" w:cs="Tahoma"/>
        </w:rPr>
      </w:pPr>
      <w:r w:rsidRPr="00530D67">
        <w:rPr>
          <w:rFonts w:ascii="Tahoma" w:hAnsi="Tahoma" w:cs="Tahoma"/>
          <w:b/>
          <w:bCs/>
          <w:sz w:val="28"/>
          <w:szCs w:val="28"/>
        </w:rPr>
        <w:t xml:space="preserve">Cell and Tissue Engineering </w:t>
      </w:r>
    </w:p>
    <w:p w14:paraId="421A7CCE" w14:textId="77777777"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Problems </w:t>
      </w:r>
    </w:p>
    <w:p w14:paraId="0D32BDC9" w14:textId="77777777" w:rsidR="006F542B" w:rsidRPr="00530D67" w:rsidRDefault="006F542B">
      <w:pPr>
        <w:pStyle w:val="NormalWeb"/>
        <w:numPr>
          <w:ilvl w:val="0"/>
          <w:numId w:val="1"/>
        </w:numPr>
        <w:spacing w:after="0" w:afterAutospacing="0"/>
        <w:rPr>
          <w:rFonts w:ascii="Tahoma" w:hAnsi="Tahoma" w:cs="Tahoma"/>
        </w:rPr>
      </w:pPr>
      <w:r w:rsidRPr="00530D67">
        <w:rPr>
          <w:rFonts w:ascii="Tahoma" w:hAnsi="Tahoma" w:cs="Tahoma"/>
        </w:rPr>
        <w:t>The company Baxter received approval for its Fibrin Sealant (</w:t>
      </w:r>
      <w:proofErr w:type="spellStart"/>
      <w:r w:rsidRPr="00530D67">
        <w:rPr>
          <w:rFonts w:ascii="Tahoma" w:hAnsi="Tahoma" w:cs="Tahoma"/>
        </w:rPr>
        <w:t>Tisseel</w:t>
      </w:r>
      <w:proofErr w:type="spellEnd"/>
      <w:r w:rsidRPr="00530D67">
        <w:rPr>
          <w:rFonts w:ascii="Tahoma" w:hAnsi="Tahoma" w:cs="Tahoma"/>
        </w:rPr>
        <w:t>®) in July, 2000 for application in surgical procedures. Features of this produce can be found at the website (</w:t>
      </w:r>
      <w:r w:rsidRPr="00530D67">
        <w:rPr>
          <w:rFonts w:ascii="Tahoma" w:hAnsi="Tahoma" w:cs="Tahoma"/>
          <w:color w:val="707070"/>
        </w:rPr>
        <w:t>http://tisseel.com/us/index.html</w:t>
      </w:r>
      <w:r w:rsidRPr="00530D67">
        <w:rPr>
          <w:rFonts w:ascii="Tahoma" w:hAnsi="Tahoma" w:cs="Tahoma"/>
        </w:rPr>
        <w:t xml:space="preserve">). This material is being evaluated for a number of tissue engineering applications. Consider its use as a possible material in which to deliver tendon cells to a defect between bone and avulsed tendon. With regard to this prospective biomaterial application, please answer the following questions. Remember to give references when appropriate. </w:t>
      </w:r>
    </w:p>
    <w:p w14:paraId="46ABD7A6" w14:textId="2A5D8FE5"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type of biomaterial is </w:t>
      </w:r>
      <w:proofErr w:type="spellStart"/>
      <w:r w:rsidRPr="00530D67">
        <w:rPr>
          <w:rFonts w:ascii="Tahoma" w:hAnsi="Tahoma" w:cs="Tahoma"/>
        </w:rPr>
        <w:t>Tisseel</w:t>
      </w:r>
      <w:proofErr w:type="spellEnd"/>
      <w:r w:rsidRPr="00530D67">
        <w:rPr>
          <w:rFonts w:ascii="Tahoma" w:hAnsi="Tahoma" w:cs="Tahoma"/>
        </w:rPr>
        <w:t>® and what are its components?</w:t>
      </w:r>
    </w:p>
    <w:p w14:paraId="5C1C6F31" w14:textId="54991E10" w:rsidR="00A403E8" w:rsidRPr="00530D67" w:rsidRDefault="00A403E8" w:rsidP="00A403E8">
      <w:pPr>
        <w:pStyle w:val="NormalWeb"/>
        <w:spacing w:before="0" w:beforeAutospacing="0" w:after="120" w:afterAutospacing="0"/>
        <w:ind w:left="720"/>
        <w:rPr>
          <w:rFonts w:ascii="Tahoma" w:hAnsi="Tahoma" w:cs="Tahoma"/>
        </w:rPr>
      </w:pPr>
      <w:proofErr w:type="spellStart"/>
      <w:r w:rsidRPr="00530D67">
        <w:rPr>
          <w:rFonts w:ascii="Tahoma" w:hAnsi="Tahoma" w:cs="Tahoma"/>
        </w:rPr>
        <w:t>Tisseel</w:t>
      </w:r>
      <w:proofErr w:type="spellEnd"/>
      <w:r w:rsidRPr="00530D67">
        <w:rPr>
          <w:rFonts w:ascii="Tahoma" w:hAnsi="Tahoma" w:cs="Tahoma"/>
        </w:rPr>
        <w:t xml:space="preserve">® a fibrin </w:t>
      </w:r>
      <w:proofErr w:type="spellStart"/>
      <w:r w:rsidRPr="00530D67">
        <w:rPr>
          <w:rFonts w:ascii="Tahoma" w:hAnsi="Tahoma" w:cs="Tahoma"/>
        </w:rPr>
        <w:t>sealan</w:t>
      </w:r>
      <w:proofErr w:type="spellEnd"/>
      <w:r w:rsidR="00D82744" w:rsidRPr="00530D67">
        <w:rPr>
          <w:rFonts w:ascii="Tahoma" w:hAnsi="Tahoma" w:cs="Tahoma"/>
        </w:rPr>
        <w:t>,</w:t>
      </w:r>
      <w:r w:rsidRPr="00530D67">
        <w:rPr>
          <w:rFonts w:ascii="Tahoma" w:hAnsi="Tahoma" w:cs="Tahoma"/>
        </w:rPr>
        <w:t xml:space="preserve"> is made mostly of human fibrinogen (91 mg/ml for a total protein concentration of 110.5 mg/ml)</w:t>
      </w:r>
      <w:r w:rsidR="00F65648" w:rsidRPr="00530D67">
        <w:rPr>
          <w:rFonts w:ascii="Tahoma" w:hAnsi="Tahoma" w:cs="Tahoma"/>
        </w:rPr>
        <w:t xml:space="preserve">, a </w:t>
      </w:r>
      <w:proofErr w:type="spellStart"/>
      <w:r w:rsidR="00F65648" w:rsidRPr="00530D67">
        <w:rPr>
          <w:rFonts w:ascii="Tahoma" w:hAnsi="Tahoma" w:cs="Tahoma"/>
        </w:rPr>
        <w:t>clottable</w:t>
      </w:r>
      <w:proofErr w:type="spellEnd"/>
      <w:r w:rsidR="00F65648" w:rsidRPr="00530D67">
        <w:rPr>
          <w:rFonts w:ascii="Tahoma" w:hAnsi="Tahoma" w:cs="Tahoma"/>
        </w:rPr>
        <w:t xml:space="preserve"> protein, </w:t>
      </w:r>
      <w:r w:rsidRPr="00530D67">
        <w:rPr>
          <w:rFonts w:ascii="Tahoma" w:hAnsi="Tahoma" w:cs="Tahoma"/>
        </w:rPr>
        <w:t>and thrombin</w:t>
      </w:r>
      <w:r w:rsidR="00A9254A" w:rsidRPr="00530D67">
        <w:rPr>
          <w:rFonts w:ascii="Tahoma" w:hAnsi="Tahoma" w:cs="Tahoma"/>
        </w:rPr>
        <w:t xml:space="preserve"> (a</w:t>
      </w:r>
      <w:r w:rsidR="00173222" w:rsidRPr="00530D67">
        <w:rPr>
          <w:rFonts w:ascii="Tahoma" w:hAnsi="Tahoma" w:cs="Tahoma"/>
        </w:rPr>
        <w:t xml:space="preserve"> </w:t>
      </w:r>
      <w:r w:rsidR="00A9254A" w:rsidRPr="00530D67">
        <w:rPr>
          <w:rFonts w:ascii="Tahoma" w:hAnsi="Tahoma" w:cs="Tahoma"/>
        </w:rPr>
        <w:t>protease protein which causes fibrinogen to polymerize)</w:t>
      </w:r>
      <w:r w:rsidR="001F14CB" w:rsidRPr="00530D67">
        <w:rPr>
          <w:rFonts w:ascii="Tahoma" w:hAnsi="Tahoma" w:cs="Tahoma"/>
        </w:rPr>
        <w:t xml:space="preserve"> combined with aprotinin and calcium chloride.</w:t>
      </w:r>
    </w:p>
    <w:p w14:paraId="115C3A57" w14:textId="079ABC43" w:rsidR="00173222"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reaction does </w:t>
      </w:r>
      <w:proofErr w:type="spellStart"/>
      <w:r w:rsidRPr="00530D67">
        <w:rPr>
          <w:rFonts w:ascii="Tahoma" w:hAnsi="Tahoma" w:cs="Tahoma"/>
        </w:rPr>
        <w:t>Tisseel</w:t>
      </w:r>
      <w:proofErr w:type="spellEnd"/>
      <w:r w:rsidRPr="00530D67">
        <w:rPr>
          <w:rFonts w:ascii="Tahoma" w:hAnsi="Tahoma" w:cs="Tahoma"/>
        </w:rPr>
        <w:t>® undergo to form a sealant?</w:t>
      </w:r>
    </w:p>
    <w:p w14:paraId="5634FFC6" w14:textId="3153E2B2" w:rsidR="00157F07" w:rsidRPr="00530D67" w:rsidRDefault="00157F07" w:rsidP="00E328AE">
      <w:pPr>
        <w:pStyle w:val="NormalWeb"/>
        <w:spacing w:before="0" w:beforeAutospacing="0" w:after="0" w:afterAutospacing="0"/>
        <w:ind w:left="360"/>
        <w:rPr>
          <w:rFonts w:ascii="Tahoma" w:hAnsi="Tahoma" w:cs="Tahoma"/>
        </w:rPr>
      </w:pPr>
      <w:r w:rsidRPr="00530D67">
        <w:rPr>
          <w:rFonts w:ascii="Tahoma" w:hAnsi="Tahoma" w:cs="Tahoma"/>
        </w:rPr>
        <w:t>Upon injection, fibrino</w:t>
      </w:r>
      <w:r w:rsidR="00981216" w:rsidRPr="00530D67">
        <w:rPr>
          <w:rFonts w:ascii="Tahoma" w:hAnsi="Tahoma" w:cs="Tahoma"/>
        </w:rPr>
        <w:t>g</w:t>
      </w:r>
      <w:r w:rsidRPr="00530D67">
        <w:rPr>
          <w:rFonts w:ascii="Tahoma" w:hAnsi="Tahoma" w:cs="Tahoma"/>
        </w:rPr>
        <w:t>en is co</w:t>
      </w:r>
      <w:r w:rsidR="00BC44F4" w:rsidRPr="00530D67">
        <w:rPr>
          <w:rFonts w:ascii="Tahoma" w:hAnsi="Tahoma" w:cs="Tahoma"/>
        </w:rPr>
        <w:t>n</w:t>
      </w:r>
      <w:r w:rsidRPr="00530D67">
        <w:rPr>
          <w:rFonts w:ascii="Tahoma" w:hAnsi="Tahoma" w:cs="Tahoma"/>
        </w:rPr>
        <w:t xml:space="preserve">verted into </w:t>
      </w:r>
      <w:r w:rsidR="00BC44F4" w:rsidRPr="00530D67">
        <w:rPr>
          <w:rFonts w:ascii="Tahoma" w:hAnsi="Tahoma" w:cs="Tahoma"/>
        </w:rPr>
        <w:t>fibrin by the splitting of fibrinogen into fibrin</w:t>
      </w:r>
      <w:r w:rsidR="00981216" w:rsidRPr="00530D67">
        <w:rPr>
          <w:rFonts w:ascii="Tahoma" w:hAnsi="Tahoma" w:cs="Tahoma"/>
        </w:rPr>
        <w:t xml:space="preserve"> monomers</w:t>
      </w:r>
      <w:r w:rsidR="00BC44F4" w:rsidRPr="00530D67">
        <w:rPr>
          <w:rFonts w:ascii="Tahoma" w:hAnsi="Tahoma" w:cs="Tahoma"/>
        </w:rPr>
        <w:t xml:space="preserve"> and </w:t>
      </w:r>
      <w:proofErr w:type="spellStart"/>
      <w:r w:rsidR="00BC44F4" w:rsidRPr="00530D67">
        <w:rPr>
          <w:rFonts w:ascii="Tahoma" w:hAnsi="Tahoma" w:cs="Tahoma"/>
        </w:rPr>
        <w:t>fibrinopteptides</w:t>
      </w:r>
      <w:proofErr w:type="spellEnd"/>
      <w:r w:rsidR="00BC44F4" w:rsidRPr="00530D67">
        <w:rPr>
          <w:rFonts w:ascii="Tahoma" w:hAnsi="Tahoma" w:cs="Tahoma"/>
        </w:rPr>
        <w:t xml:space="preserve"> involving thrombin-mediated proteolytic cleavage.</w:t>
      </w:r>
      <w:r w:rsidR="00981216" w:rsidRPr="00530D67">
        <w:rPr>
          <w:rFonts w:ascii="Tahoma" w:hAnsi="Tahoma" w:cs="Tahoma"/>
        </w:rPr>
        <w:t xml:space="preserve"> The fibrin monomers aggregate into fibers creating a fibrin clot. Further concerted action of thrombin and calcium ions stabilizes the clot by cross-linking fibrin fibers.</w:t>
      </w:r>
      <w:r w:rsidR="00DE41F0">
        <w:rPr>
          <w:rFonts w:ascii="Tahoma" w:hAnsi="Tahoma" w:cs="Tahoma"/>
        </w:rPr>
        <w:t xml:space="preserve"> </w:t>
      </w:r>
      <w:r w:rsidR="00DE41F0">
        <w:rPr>
          <w:rFonts w:ascii="Tahoma" w:hAnsi="Tahoma" w:cs="Tahoma"/>
        </w:rPr>
        <w:fldChar w:fldCharType="begin"/>
      </w:r>
      <w:r w:rsidR="00DE41F0">
        <w:rPr>
          <w:rFonts w:ascii="Tahoma" w:hAnsi="Tahoma" w:cs="Tahoma"/>
        </w:rPr>
        <w:instrText xml:space="preserve"> ADDIN ZOTERO_ITEM CSL_CITATION {"citationID":"wuG9RpcP","properties":{"formattedCitation":"(Kattula et al.)","plainCitation":"(Kattula et al.)","noteIndex":0},"citationItems":[{"id":5227,"uris":["http://zotero.org/users/7286058/items/4IAWSFEM"],"itemData":{"id":5227,"type":"article-journal","container-title":"Arteriosclerosis, Thrombosis, and Vascular Biology","DOI":"10.1161/ATVBAHA.117.308564","ISSN":"1079-5642, 1524-4636","issue":"3","journalAbbreviation":"ATVB","language":"en","source":"DOI.org (Crossref)","title":"Fibrinogen and Fibrin in Hemostasis and Thrombosis","URL":"https://www.ahajournals.org/doi/10.1161/ATVBAHA.117.308564","volume":"37","author":[{"family":"Kattula","given":"Sravya"},{"family":"Byrnes","given":"James R."},{"family":"Wolberg","given":"Alisa S."}],"accessed":{"date-parts":[["2022",11,6]]},"issued":{"date-parts":[["2017",3]]}}}],"schema":"https://github.com/citation-style-language/schema/raw/master/csl-citation.json"} </w:instrText>
      </w:r>
      <w:r w:rsidR="00DE41F0">
        <w:rPr>
          <w:rFonts w:ascii="Tahoma" w:hAnsi="Tahoma" w:cs="Tahoma"/>
        </w:rPr>
        <w:fldChar w:fldCharType="separate"/>
      </w:r>
      <w:r w:rsidR="00DE41F0">
        <w:rPr>
          <w:rFonts w:ascii="Tahoma" w:hAnsi="Tahoma" w:cs="Tahoma"/>
          <w:noProof/>
        </w:rPr>
        <w:t>(Kattula et al.)</w:t>
      </w:r>
      <w:r w:rsidR="00DE41F0">
        <w:rPr>
          <w:rFonts w:ascii="Tahoma" w:hAnsi="Tahoma" w:cs="Tahoma"/>
        </w:rPr>
        <w:fldChar w:fldCharType="end"/>
      </w:r>
      <w:r w:rsidR="00DE41F0">
        <w:rPr>
          <w:rFonts w:ascii="Tahoma" w:hAnsi="Tahoma" w:cs="Tahoma"/>
        </w:rPr>
        <w:t>.</w:t>
      </w:r>
    </w:p>
    <w:p w14:paraId="430C71CD" w14:textId="77777777" w:rsidR="00173222" w:rsidRPr="00530D67" w:rsidRDefault="00173222" w:rsidP="00173222">
      <w:pPr>
        <w:pStyle w:val="NormalWeb"/>
        <w:spacing w:before="0" w:beforeAutospacing="0" w:after="0" w:afterAutospacing="0"/>
        <w:ind w:left="360"/>
        <w:rPr>
          <w:rFonts w:ascii="Tahoma" w:hAnsi="Tahoma" w:cs="Tahoma"/>
        </w:rPr>
      </w:pPr>
    </w:p>
    <w:p w14:paraId="76A027D8" w14:textId="3E3EFC27" w:rsidR="00A403E8"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How</w:t>
      </w:r>
      <w:r w:rsidR="00A906D1" w:rsidRPr="00530D67">
        <w:rPr>
          <w:rFonts w:ascii="Tahoma" w:hAnsi="Tahoma" w:cs="Tahoma"/>
        </w:rPr>
        <w:t xml:space="preserve"> q</w:t>
      </w:r>
      <w:r w:rsidRPr="00530D67">
        <w:rPr>
          <w:rFonts w:ascii="Tahoma" w:hAnsi="Tahoma" w:cs="Tahoma"/>
        </w:rPr>
        <w:t>uickly</w:t>
      </w:r>
      <w:r w:rsidR="00A906D1" w:rsidRPr="00530D67">
        <w:rPr>
          <w:rFonts w:ascii="Tahoma" w:hAnsi="Tahoma" w:cs="Tahoma"/>
        </w:rPr>
        <w:t xml:space="preserve"> </w:t>
      </w:r>
      <w:r w:rsidRPr="00530D67">
        <w:rPr>
          <w:rFonts w:ascii="Tahoma" w:hAnsi="Tahoma" w:cs="Tahoma"/>
        </w:rPr>
        <w:t>does</w:t>
      </w:r>
      <w:r w:rsidR="00A906D1"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w:t>
      </w:r>
      <w:r w:rsidR="00A906D1" w:rsidRPr="00530D67">
        <w:rPr>
          <w:rFonts w:ascii="Tahoma" w:hAnsi="Tahoma" w:cs="Tahoma"/>
        </w:rPr>
        <w:t xml:space="preserve"> </w:t>
      </w:r>
      <w:r w:rsidRPr="00530D67">
        <w:rPr>
          <w:rFonts w:ascii="Tahoma" w:hAnsi="Tahoma" w:cs="Tahoma"/>
        </w:rPr>
        <w:t>degrade?</w:t>
      </w:r>
    </w:p>
    <w:p w14:paraId="5D327C6F" w14:textId="7E7B6C1B" w:rsidR="00C135A9" w:rsidRPr="00530D67" w:rsidRDefault="00C135A9" w:rsidP="009F2ADC">
      <w:pPr>
        <w:pStyle w:val="NormalWeb"/>
        <w:spacing w:before="0" w:beforeAutospacing="0"/>
        <w:ind w:left="360"/>
        <w:rPr>
          <w:rFonts w:ascii="Tahoma" w:hAnsi="Tahoma" w:cs="Tahoma"/>
        </w:rPr>
      </w:pPr>
      <w:r w:rsidRPr="00530D67">
        <w:rPr>
          <w:rFonts w:ascii="Tahoma" w:hAnsi="Tahoma" w:cs="Tahoma"/>
        </w:rPr>
        <w:t>According to Baxter</w:t>
      </w:r>
      <w:r w:rsidR="00B9440D">
        <w:rPr>
          <w:rFonts w:ascii="Tahoma" w:hAnsi="Tahoma" w:cs="Tahoma"/>
        </w:rPr>
        <w:t xml:space="preserve">’s </w:t>
      </w:r>
      <w:r w:rsidRPr="00530D67">
        <w:rPr>
          <w:rFonts w:ascii="Tahoma" w:hAnsi="Tahoma" w:cs="Tahoma"/>
        </w:rPr>
        <w:t xml:space="preserve">technical sheet, the clot produced by </w:t>
      </w:r>
      <w:proofErr w:type="spellStart"/>
      <w:r w:rsidR="005E1937" w:rsidRPr="00530D67">
        <w:rPr>
          <w:rFonts w:ascii="Tahoma" w:hAnsi="Tahoma" w:cs="Tahoma"/>
        </w:rPr>
        <w:t>Tisseel</w:t>
      </w:r>
      <w:proofErr w:type="spellEnd"/>
      <w:r w:rsidR="005E1937" w:rsidRPr="00530D67">
        <w:rPr>
          <w:rFonts w:ascii="Tahoma" w:hAnsi="Tahoma" w:cs="Tahoma"/>
        </w:rPr>
        <w:t xml:space="preserve">® </w:t>
      </w:r>
      <w:r w:rsidRPr="00530D67">
        <w:rPr>
          <w:rFonts w:ascii="Tahoma" w:hAnsi="Tahoma" w:cs="Tahoma"/>
        </w:rPr>
        <w:t>is very similar to a natural blood clot, and will dissolve</w:t>
      </w:r>
      <w:r w:rsidR="005E1937" w:rsidRPr="00530D67">
        <w:rPr>
          <w:rFonts w:ascii="Tahoma" w:hAnsi="Tahoma" w:cs="Tahoma"/>
        </w:rPr>
        <w:t xml:space="preserve"> n</w:t>
      </w:r>
      <w:r w:rsidRPr="00530D67">
        <w:rPr>
          <w:rFonts w:ascii="Tahoma" w:hAnsi="Tahoma" w:cs="Tahoma"/>
        </w:rPr>
        <w:t xml:space="preserve">aturally. </w:t>
      </w:r>
      <w:r w:rsidR="007B7384" w:rsidRPr="007B7384">
        <w:rPr>
          <w:rFonts w:ascii="Tahoma" w:hAnsi="Tahoma" w:cs="Tahoma"/>
        </w:rPr>
        <w:t xml:space="preserve">Biodegradation occurs over a period of 10–14 </w:t>
      </w:r>
      <w:r w:rsidR="00D47DBF">
        <w:rPr>
          <w:rFonts w:ascii="Tahoma" w:hAnsi="Tahoma" w:cs="Tahoma"/>
        </w:rPr>
        <w:t xml:space="preserve">days </w:t>
      </w:r>
      <w:r w:rsidR="008362A9">
        <w:rPr>
          <w:rFonts w:ascii="Tahoma" w:hAnsi="Tahoma" w:cs="Tahoma"/>
        </w:rPr>
        <w:fldChar w:fldCharType="begin"/>
      </w:r>
      <w:r w:rsidR="008362A9">
        <w:rPr>
          <w:rFonts w:ascii="Tahoma" w:hAnsi="Tahoma" w:cs="Tahoma"/>
        </w:rPr>
        <w:instrText xml:space="preserve"> ADDIN ZOTERO_ITEM CSL_CITATION {"citationID":"OIJTy94P","properties":{"formattedCitation":"(Spotnitz)","plainCitation":"(Spotnitz)","noteIndex":0},"citationItems":[{"id":5317,"uris":["http://zotero.org/users/7286058/items/7TNCSNGY"],"itemData":{"id":5317,"type":"article-journal","abstract":"Background.\n              Fibrin sealant became the first modern era material approved as a hemostat in the United States in 1998. It is the only agent presently approved as a hemostat, sealant, and adhesive by the Food and Drug Administration (FDA). The product is now supplied as patches in addition to the original liquid formulations. Both laboratory and clinical uses of fibrin sealant continue to grow. The new literature on this material also continues to proliferate rapidly (approximately 200 papers/year).\n              Methods.\n              An overview of current fibrin sealant products and their approved uses and a comprehensive PubMed based review of the recent literature (February 2012, through March 2013) on the laboratory and clinical use of fibrin sealant are provided. Product information is organized into sections based on a classification system for commercially available materials. Publications are presented in sections based on both laboratory research and clinical topics are listed in order of decreasing frequency.\n              Results.\n              Fibrin sealant remains useful hemostat, sealant, and adhesive. New formulations and applications continue to be developed.\n              Conclusions.\n              This agent remains clinically important with the recent introduction of new commercially available products. Fibrin sealant has multiple new uses that should result in further improvements in patient care.","container-title":"ISRN Surgery","DOI":"10.1155/2014/203943","ISSN":"2090-5793","journalAbbreviation":"ISRN Surgery","language":"en","page":"1-28","source":"DOI.org (Crossref)","title":"Fibrin Sealant: The Only Approved Hemostat, Sealant, and Adhesive—a Laboratory and Clinical Perspective","title-short":"Fibrin Sealant","URL":"https://www.hindawi.com/journals/isrn/2014/203943/","volume":"2014","author":[{"family":"Spotnitz","given":"William D."}],"accessed":{"date-parts":[["2022",11,8]]},"issued":{"date-parts":[["2014",3,4]]}}}],"schema":"https://github.com/citation-style-language/schema/raw/master/csl-citation.json"} </w:instrText>
      </w:r>
      <w:r w:rsidR="008362A9">
        <w:rPr>
          <w:rFonts w:ascii="Tahoma" w:hAnsi="Tahoma" w:cs="Tahoma"/>
        </w:rPr>
        <w:fldChar w:fldCharType="separate"/>
      </w:r>
      <w:r w:rsidR="008362A9">
        <w:rPr>
          <w:rFonts w:ascii="Tahoma" w:hAnsi="Tahoma" w:cs="Tahoma"/>
          <w:noProof/>
        </w:rPr>
        <w:t>(Spotnitz)</w:t>
      </w:r>
      <w:r w:rsidR="008362A9">
        <w:rPr>
          <w:rFonts w:ascii="Tahoma" w:hAnsi="Tahoma" w:cs="Tahoma"/>
        </w:rPr>
        <w:fldChar w:fldCharType="end"/>
      </w:r>
      <w:r w:rsidR="009F2ADC" w:rsidRPr="00530D67">
        <w:rPr>
          <w:rFonts w:ascii="Tahoma" w:hAnsi="Tahoma" w:cs="Tahoma"/>
        </w:rPr>
        <w:t>.</w:t>
      </w:r>
    </w:p>
    <w:p w14:paraId="4D01ED71" w14:textId="15EA847D" w:rsidR="005204CE"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What surface properties would be desirable for such an application? Does the product have such properties?</w:t>
      </w:r>
    </w:p>
    <w:p w14:paraId="7AC7765B" w14:textId="06F06A28" w:rsidR="009F4D90" w:rsidRDefault="00E1431B" w:rsidP="009F4D90">
      <w:pPr>
        <w:pStyle w:val="NormalWeb"/>
        <w:spacing w:before="0" w:beforeAutospacing="0" w:after="0" w:afterAutospacing="0"/>
        <w:ind w:left="720"/>
        <w:rPr>
          <w:rFonts w:ascii="Tahoma" w:hAnsi="Tahoma" w:cs="Tahoma"/>
        </w:rPr>
      </w:pPr>
      <w:r>
        <w:rPr>
          <w:rFonts w:ascii="Tahoma" w:hAnsi="Tahoma" w:cs="Tahoma"/>
        </w:rPr>
        <w:t>The</w:t>
      </w:r>
      <w:r w:rsidR="009F4D90" w:rsidRPr="00530D67">
        <w:rPr>
          <w:rFonts w:ascii="Tahoma" w:hAnsi="Tahoma" w:cs="Tahoma"/>
        </w:rPr>
        <w:t xml:space="preserve"> surface properties such </w:t>
      </w:r>
      <w:r w:rsidR="009B3DBE">
        <w:rPr>
          <w:rFonts w:ascii="Tahoma" w:hAnsi="Tahoma" w:cs="Tahoma"/>
        </w:rPr>
        <w:t xml:space="preserve">a </w:t>
      </w:r>
      <w:r w:rsidR="009F4D90" w:rsidRPr="00530D67">
        <w:rPr>
          <w:rFonts w:ascii="Tahoma" w:hAnsi="Tahoma" w:cs="Tahoma"/>
        </w:rPr>
        <w:t>product should provide are</w:t>
      </w:r>
      <w:r>
        <w:rPr>
          <w:rFonts w:ascii="Tahoma" w:hAnsi="Tahoma" w:cs="Tahoma"/>
        </w:rPr>
        <w:t>:</w:t>
      </w:r>
    </w:p>
    <w:p w14:paraId="50253B6D" w14:textId="35482D96" w:rsidR="007C27B3" w:rsidRDefault="007C27B3" w:rsidP="009F4D90">
      <w:pPr>
        <w:pStyle w:val="NormalWeb"/>
        <w:spacing w:before="0" w:beforeAutospacing="0" w:after="0" w:afterAutospacing="0"/>
        <w:ind w:left="720"/>
        <w:rPr>
          <w:rFonts w:ascii="Tahoma" w:hAnsi="Tahoma" w:cs="Tahoma"/>
        </w:rPr>
      </w:pPr>
      <w:r w:rsidRPr="007C27B3">
        <w:rPr>
          <w:rFonts w:ascii="Tahoma" w:hAnsi="Tahoma" w:cs="Tahoma"/>
          <w:b/>
          <w:bCs/>
        </w:rPr>
        <w:t>Sealing</w:t>
      </w:r>
      <w:r>
        <w:rPr>
          <w:rFonts w:ascii="Tahoma" w:hAnsi="Tahoma" w:cs="Tahoma"/>
        </w:rPr>
        <w:t>:</w:t>
      </w:r>
    </w:p>
    <w:p w14:paraId="2D09B26E" w14:textId="38294350" w:rsidR="007C27B3" w:rsidRPr="00530D67" w:rsidRDefault="00BF0180" w:rsidP="009F4D90">
      <w:pPr>
        <w:pStyle w:val="NormalWeb"/>
        <w:spacing w:before="0" w:beforeAutospacing="0" w:after="0" w:afterAutospacing="0"/>
        <w:ind w:left="720"/>
        <w:rPr>
          <w:rFonts w:ascii="Tahoma" w:hAnsi="Tahoma" w:cs="Tahoma"/>
        </w:rPr>
      </w:pPr>
      <w:r>
        <w:rPr>
          <w:rFonts w:ascii="Tahoma" w:hAnsi="Tahoma" w:cs="Tahoma"/>
        </w:rPr>
        <w:t>After</w:t>
      </w:r>
      <w:r w:rsidR="007C27B3">
        <w:rPr>
          <w:rFonts w:ascii="Tahoma" w:hAnsi="Tahoma" w:cs="Tahoma"/>
        </w:rPr>
        <w:t xml:space="preserve"> polymerization</w:t>
      </w:r>
      <w:r>
        <w:rPr>
          <w:rFonts w:ascii="Tahoma" w:hAnsi="Tahoma" w:cs="Tahoma"/>
        </w:rPr>
        <w:t xml:space="preserve"> as a “glue”, adheres to a wound surface.</w:t>
      </w:r>
    </w:p>
    <w:p w14:paraId="136A429A" w14:textId="4B52F8EB"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Tunable stiffness</w:t>
      </w:r>
      <w:r w:rsidR="00AF01EE" w:rsidRPr="00530D67">
        <w:rPr>
          <w:rFonts w:ascii="Tahoma" w:hAnsi="Tahoma" w:cs="Tahoma"/>
          <w:b/>
          <w:bCs/>
        </w:rPr>
        <w:t>:</w:t>
      </w:r>
    </w:p>
    <w:p w14:paraId="38BF3C06" w14:textId="1D8B05D9" w:rsidR="009F4D90" w:rsidRPr="00530D67" w:rsidRDefault="00890CD0">
      <w:pPr>
        <w:pStyle w:val="NormalWeb"/>
        <w:numPr>
          <w:ilvl w:val="0"/>
          <w:numId w:val="5"/>
        </w:numPr>
        <w:spacing w:before="0" w:beforeAutospacing="0" w:after="0" w:afterAutospacing="0"/>
        <w:rPr>
          <w:rFonts w:ascii="Tahoma" w:hAnsi="Tahoma" w:cs="Tahoma"/>
        </w:rPr>
      </w:pPr>
      <w:r w:rsidRPr="00530D67">
        <w:rPr>
          <w:rFonts w:ascii="Tahoma" w:hAnsi="Tahoma" w:cs="Tahoma"/>
        </w:rPr>
        <w:t>Cells in the extracellular matrix can induce stiffening of fibrin gels via myosin-driven cell contraction</w:t>
      </w:r>
      <w:r w:rsidR="00226AEB" w:rsidRPr="00530D67">
        <w:rPr>
          <w:rFonts w:ascii="Tahoma" w:hAnsi="Tahoma" w:cs="Tahoma"/>
        </w:rPr>
        <w:t xml:space="preserve"> </w:t>
      </w:r>
      <w:r w:rsidR="00226AEB" w:rsidRPr="00530D67">
        <w:rPr>
          <w:rFonts w:ascii="Tahoma" w:hAnsi="Tahoma" w:cs="Tahoma"/>
        </w:rPr>
        <w:fldChar w:fldCharType="begin"/>
      </w:r>
      <w:r w:rsidR="00226AEB" w:rsidRPr="00530D67">
        <w:rPr>
          <w:rFonts w:ascii="Tahoma" w:hAnsi="Tahoma" w:cs="Tahoma"/>
        </w:rPr>
        <w:instrText xml:space="preserve"> ADDIN ZOTERO_ITEM CSL_CITATION {"citationID":"xNzLuLUg","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226AEB" w:rsidRPr="00530D67">
        <w:rPr>
          <w:rFonts w:ascii="Tahoma" w:hAnsi="Tahoma" w:cs="Tahoma"/>
        </w:rPr>
        <w:fldChar w:fldCharType="separate"/>
      </w:r>
      <w:r w:rsidR="00226AEB" w:rsidRPr="00530D67">
        <w:rPr>
          <w:rFonts w:ascii="Tahoma" w:hAnsi="Tahoma" w:cs="Tahoma"/>
          <w:noProof/>
        </w:rPr>
        <w:t>(Litvinov and Weisel)</w:t>
      </w:r>
      <w:r w:rsidR="00226AEB" w:rsidRPr="00530D67">
        <w:rPr>
          <w:rFonts w:ascii="Tahoma" w:hAnsi="Tahoma" w:cs="Tahoma"/>
        </w:rPr>
        <w:fldChar w:fldCharType="end"/>
      </w:r>
      <w:r w:rsidRPr="00530D67">
        <w:rPr>
          <w:rFonts w:ascii="Tahoma" w:hAnsi="Tahoma" w:cs="Tahoma"/>
        </w:rPr>
        <w:t>.</w:t>
      </w:r>
    </w:p>
    <w:p w14:paraId="7E8FA9BC" w14:textId="6AECC735" w:rsidR="00226AEB" w:rsidRDefault="00ED0CF8" w:rsidP="00EF123C">
      <w:pPr>
        <w:pStyle w:val="NormalWeb"/>
        <w:numPr>
          <w:ilvl w:val="0"/>
          <w:numId w:val="5"/>
        </w:numPr>
        <w:spacing w:before="0" w:beforeAutospacing="0" w:after="0" w:afterAutospacing="0"/>
        <w:rPr>
          <w:rFonts w:ascii="Tahoma" w:hAnsi="Tahoma" w:cs="Tahoma"/>
        </w:rPr>
      </w:pPr>
      <w:r w:rsidRPr="00530D67">
        <w:rPr>
          <w:rFonts w:ascii="Tahoma" w:hAnsi="Tahoma" w:cs="Tahoma"/>
        </w:rPr>
        <w:t>Fibrin formed in the presence of vessel wall components display</w:t>
      </w:r>
      <w:r w:rsidR="00AB0343">
        <w:rPr>
          <w:rFonts w:ascii="Tahoma" w:hAnsi="Tahoma" w:cs="Tahoma"/>
        </w:rPr>
        <w:t>s</w:t>
      </w:r>
      <w:r w:rsidRPr="00530D67">
        <w:rPr>
          <w:rFonts w:ascii="Tahoma" w:hAnsi="Tahoma" w:cs="Tahoma"/>
        </w:rPr>
        <w:t xml:space="preserve"> a reduced stiffness allowing easier degradation. In the other hand, histo</w:t>
      </w:r>
      <w:r w:rsidR="00281BFE" w:rsidRPr="00530D67">
        <w:rPr>
          <w:rFonts w:ascii="Tahoma" w:hAnsi="Tahoma" w:cs="Tahoma"/>
        </w:rPr>
        <w:t>n</w:t>
      </w:r>
      <w:r w:rsidRPr="00530D67">
        <w:rPr>
          <w:rFonts w:ascii="Tahoma" w:hAnsi="Tahoma" w:cs="Tahoma"/>
        </w:rPr>
        <w:t xml:space="preserve">e-DNA </w:t>
      </w:r>
      <w:r w:rsidR="00281BFE" w:rsidRPr="00530D67">
        <w:rPr>
          <w:rFonts w:ascii="Tahoma" w:hAnsi="Tahoma" w:cs="Tahoma"/>
        </w:rPr>
        <w:t>complexes</w:t>
      </w:r>
      <w:r w:rsidRPr="00530D67">
        <w:rPr>
          <w:rFonts w:ascii="Tahoma" w:hAnsi="Tahoma" w:cs="Tahoma"/>
        </w:rPr>
        <w:t xml:space="preserve"> added to fibrin increase</w:t>
      </w:r>
      <w:r w:rsidR="00AB0343">
        <w:rPr>
          <w:rFonts w:ascii="Tahoma" w:hAnsi="Tahoma" w:cs="Tahoma"/>
        </w:rPr>
        <w:t>s</w:t>
      </w:r>
      <w:r w:rsidRPr="00530D67">
        <w:rPr>
          <w:rFonts w:ascii="Tahoma" w:hAnsi="Tahoma" w:cs="Tahoma"/>
        </w:rPr>
        <w:t xml:space="preserve"> its rigidity and show slower fibrinolysis</w:t>
      </w:r>
      <w:r w:rsidR="009B3ADF" w:rsidRPr="00530D67">
        <w:rPr>
          <w:rFonts w:ascii="Tahoma" w:hAnsi="Tahoma" w:cs="Tahoma"/>
        </w:rPr>
        <w:t xml:space="preserve"> </w:t>
      </w:r>
      <w:r w:rsidR="009B3ADF" w:rsidRPr="00530D67">
        <w:rPr>
          <w:rFonts w:ascii="Tahoma" w:hAnsi="Tahoma" w:cs="Tahoma"/>
        </w:rPr>
        <w:fldChar w:fldCharType="begin"/>
      </w:r>
      <w:r w:rsidR="009B3ADF" w:rsidRPr="00530D67">
        <w:rPr>
          <w:rFonts w:ascii="Tahoma" w:hAnsi="Tahoma" w:cs="Tahoma"/>
        </w:rPr>
        <w:instrText xml:space="preserve"> ADDIN ZOTERO_ITEM CSL_CITATION {"citationID":"hBC5ijSj","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9B3ADF" w:rsidRPr="00530D67">
        <w:rPr>
          <w:rFonts w:ascii="Tahoma" w:hAnsi="Tahoma" w:cs="Tahoma"/>
        </w:rPr>
        <w:fldChar w:fldCharType="separate"/>
      </w:r>
      <w:r w:rsidR="009B3ADF" w:rsidRPr="00530D67">
        <w:rPr>
          <w:rFonts w:ascii="Tahoma" w:hAnsi="Tahoma" w:cs="Tahoma"/>
          <w:noProof/>
        </w:rPr>
        <w:t>(Litvinov and Weisel)</w:t>
      </w:r>
      <w:r w:rsidR="009B3ADF" w:rsidRPr="00530D67">
        <w:rPr>
          <w:rFonts w:ascii="Tahoma" w:hAnsi="Tahoma" w:cs="Tahoma"/>
        </w:rPr>
        <w:fldChar w:fldCharType="end"/>
      </w:r>
      <w:r w:rsidRPr="00530D67">
        <w:rPr>
          <w:rFonts w:ascii="Tahoma" w:hAnsi="Tahoma" w:cs="Tahoma"/>
        </w:rPr>
        <w:t>.</w:t>
      </w:r>
      <w:r w:rsidR="00281BFE" w:rsidRPr="00530D67">
        <w:rPr>
          <w:rFonts w:ascii="Tahoma" w:hAnsi="Tahoma" w:cs="Tahoma"/>
        </w:rPr>
        <w:t xml:space="preserve">  </w:t>
      </w:r>
    </w:p>
    <w:p w14:paraId="18A33664" w14:textId="77777777" w:rsidR="00BD074E" w:rsidRPr="00EF123C" w:rsidRDefault="00BD074E" w:rsidP="00BD074E">
      <w:pPr>
        <w:pStyle w:val="NormalWeb"/>
        <w:spacing w:before="0" w:beforeAutospacing="0" w:after="0" w:afterAutospacing="0"/>
        <w:rPr>
          <w:rFonts w:ascii="Tahoma" w:hAnsi="Tahoma" w:cs="Tahoma"/>
        </w:rPr>
      </w:pPr>
    </w:p>
    <w:p w14:paraId="180475DE" w14:textId="51A6942F"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lastRenderedPageBreak/>
        <w:t>High deformability</w:t>
      </w:r>
      <w:r w:rsidR="00AF01EE" w:rsidRPr="00530D67">
        <w:rPr>
          <w:rFonts w:ascii="Tahoma" w:hAnsi="Tahoma" w:cs="Tahoma"/>
          <w:b/>
          <w:bCs/>
        </w:rPr>
        <w:t>:</w:t>
      </w:r>
    </w:p>
    <w:p w14:paraId="42E21F58" w14:textId="1899A355" w:rsidR="009F4D90" w:rsidRPr="00530D67" w:rsidRDefault="00281BFE">
      <w:pPr>
        <w:pStyle w:val="NormalWeb"/>
        <w:numPr>
          <w:ilvl w:val="0"/>
          <w:numId w:val="3"/>
        </w:numPr>
        <w:spacing w:before="0" w:beforeAutospacing="0" w:after="0" w:afterAutospacing="0"/>
        <w:rPr>
          <w:rFonts w:ascii="Tahoma" w:hAnsi="Tahoma" w:cs="Tahoma"/>
        </w:rPr>
      </w:pPr>
      <w:r w:rsidRPr="00530D67">
        <w:rPr>
          <w:rFonts w:ascii="Tahoma" w:hAnsi="Tahoma" w:cs="Tahoma"/>
        </w:rPr>
        <w:t>When stretched fibrin shrinks dramatically due to a molecular structural transition.</w:t>
      </w:r>
    </w:p>
    <w:p w14:paraId="1F48895C" w14:textId="77777777" w:rsidR="009F4D90" w:rsidRPr="00530D67" w:rsidRDefault="005204CE">
      <w:pPr>
        <w:pStyle w:val="NormalWeb"/>
        <w:numPr>
          <w:ilvl w:val="0"/>
          <w:numId w:val="3"/>
        </w:numPr>
        <w:spacing w:before="0" w:beforeAutospacing="0" w:after="0" w:afterAutospacing="0"/>
        <w:rPr>
          <w:rFonts w:ascii="Tahoma" w:hAnsi="Tahoma" w:cs="Tahoma"/>
        </w:rPr>
      </w:pPr>
      <w:r w:rsidRPr="00530D67">
        <w:rPr>
          <w:rFonts w:ascii="Tahoma" w:hAnsi="Tahoma" w:cs="Tahoma"/>
        </w:rPr>
        <w:t>Elastic modulus increases several-fold when fibrin is polymerized by thrombin and crosslinking happens between fibrin fibers.</w:t>
      </w:r>
      <w:r w:rsidR="00352DD0" w:rsidRPr="00530D67">
        <w:rPr>
          <w:rFonts w:ascii="Tahoma" w:hAnsi="Tahoma" w:cs="Tahoma"/>
        </w:rPr>
        <w:t xml:space="preserve"> </w:t>
      </w:r>
    </w:p>
    <w:p w14:paraId="387F6D02" w14:textId="74154D75" w:rsidR="009F4D90" w:rsidRPr="00530D67" w:rsidRDefault="009F4D90" w:rsidP="009F4D90">
      <w:pPr>
        <w:pStyle w:val="NormalWeb"/>
        <w:spacing w:before="0" w:beforeAutospacing="0" w:after="0" w:afterAutospacing="0"/>
        <w:ind w:left="720"/>
        <w:rPr>
          <w:rFonts w:ascii="Tahoma" w:hAnsi="Tahoma" w:cs="Tahoma"/>
          <w:b/>
          <w:bCs/>
        </w:rPr>
      </w:pPr>
      <w:r w:rsidRPr="00530D67">
        <w:rPr>
          <w:rFonts w:ascii="Tahoma" w:hAnsi="Tahoma" w:cs="Tahoma"/>
          <w:b/>
          <w:bCs/>
        </w:rPr>
        <w:t>Promot</w:t>
      </w:r>
      <w:r w:rsidR="00AF01EE" w:rsidRPr="00530D67">
        <w:rPr>
          <w:rFonts w:ascii="Tahoma" w:hAnsi="Tahoma" w:cs="Tahoma"/>
          <w:b/>
          <w:bCs/>
        </w:rPr>
        <w:t>es</w:t>
      </w:r>
      <w:r w:rsidRPr="00530D67">
        <w:rPr>
          <w:rFonts w:ascii="Tahoma" w:hAnsi="Tahoma" w:cs="Tahoma"/>
          <w:b/>
          <w:bCs/>
        </w:rPr>
        <w:t xml:space="preserve"> clotting</w:t>
      </w:r>
      <w:r w:rsidR="00AF01EE" w:rsidRPr="00530D67">
        <w:rPr>
          <w:rFonts w:ascii="Tahoma" w:hAnsi="Tahoma" w:cs="Tahoma"/>
          <w:b/>
          <w:bCs/>
        </w:rPr>
        <w:t>:</w:t>
      </w:r>
    </w:p>
    <w:p w14:paraId="7BDB72DA" w14:textId="03474957" w:rsidR="00173222" w:rsidRPr="00530D67" w:rsidRDefault="00924313">
      <w:pPr>
        <w:pStyle w:val="NormalWeb"/>
        <w:numPr>
          <w:ilvl w:val="0"/>
          <w:numId w:val="4"/>
        </w:numPr>
        <w:spacing w:before="0" w:beforeAutospacing="0" w:after="0" w:afterAutospacing="0"/>
        <w:rPr>
          <w:rFonts w:ascii="Tahoma" w:hAnsi="Tahoma" w:cs="Tahoma"/>
        </w:rPr>
      </w:pPr>
      <w:r w:rsidRPr="00530D67">
        <w:rPr>
          <w:rFonts w:ascii="Tahoma" w:hAnsi="Tahoma" w:cs="Tahoma"/>
        </w:rPr>
        <w:t>It has been shown that platelets sense the stiffness of the underlying fibrin/fibrinogen substrate and higher substrate stiffness leads to increase platelet activation, adhesion and spreading</w:t>
      </w:r>
      <w:r w:rsidR="00164E84" w:rsidRPr="00530D67">
        <w:rPr>
          <w:rFonts w:ascii="Tahoma" w:hAnsi="Tahoma" w:cs="Tahoma"/>
        </w:rPr>
        <w:t xml:space="preserve"> </w:t>
      </w:r>
      <w:r w:rsidR="00164E84" w:rsidRPr="00530D67">
        <w:rPr>
          <w:rFonts w:ascii="Tahoma" w:hAnsi="Tahoma" w:cs="Tahoma"/>
        </w:rPr>
        <w:fldChar w:fldCharType="begin"/>
      </w:r>
      <w:r w:rsidR="00226AEB" w:rsidRPr="00530D67">
        <w:rPr>
          <w:rFonts w:ascii="Tahoma" w:hAnsi="Tahoma" w:cs="Tahoma"/>
        </w:rPr>
        <w:instrText xml:space="preserve"> ADDIN ZOTERO_ITEM CSL_CITATION {"citationID":"bdYH2IN8","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164E84" w:rsidRPr="00530D67">
        <w:rPr>
          <w:rFonts w:ascii="Tahoma" w:hAnsi="Tahoma" w:cs="Tahoma"/>
        </w:rPr>
        <w:fldChar w:fldCharType="separate"/>
      </w:r>
      <w:r w:rsidR="00164E84" w:rsidRPr="00530D67">
        <w:rPr>
          <w:rFonts w:ascii="Tahoma" w:hAnsi="Tahoma" w:cs="Tahoma"/>
          <w:noProof/>
        </w:rPr>
        <w:t>(Litvinov and Weisel)</w:t>
      </w:r>
      <w:r w:rsidR="00164E84" w:rsidRPr="00530D67">
        <w:rPr>
          <w:rFonts w:ascii="Tahoma" w:hAnsi="Tahoma" w:cs="Tahoma"/>
        </w:rPr>
        <w:fldChar w:fldCharType="end"/>
      </w:r>
      <w:r w:rsidRPr="00530D67">
        <w:rPr>
          <w:rFonts w:ascii="Tahoma" w:hAnsi="Tahoma" w:cs="Tahoma"/>
        </w:rPr>
        <w:t>.</w:t>
      </w:r>
    </w:p>
    <w:p w14:paraId="18338B33" w14:textId="07955E68" w:rsidR="009F4D90" w:rsidRPr="00530D67" w:rsidRDefault="009F4D90" w:rsidP="00226AEB">
      <w:pPr>
        <w:pStyle w:val="NormalWeb"/>
        <w:spacing w:before="0" w:beforeAutospacing="0"/>
        <w:ind w:left="720"/>
        <w:rPr>
          <w:rFonts w:ascii="Tahoma" w:hAnsi="Tahoma" w:cs="Tahoma"/>
        </w:rPr>
      </w:pPr>
      <w:r w:rsidRPr="00530D67">
        <w:rPr>
          <w:rFonts w:ascii="Tahoma" w:hAnsi="Tahoma" w:cs="Tahoma"/>
        </w:rPr>
        <w:t>By combining fibrinogen with thrombin</w:t>
      </w:r>
      <w:r w:rsidR="00933046" w:rsidRPr="00530D67">
        <w:rPr>
          <w:rFonts w:ascii="Tahoma" w:hAnsi="Tahoma" w:cs="Tahoma"/>
        </w:rPr>
        <w:t>,</w:t>
      </w:r>
      <w:r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xml:space="preserve">® exhibits </w:t>
      </w:r>
      <w:r w:rsidR="00E04723">
        <w:rPr>
          <w:rFonts w:ascii="Tahoma" w:hAnsi="Tahoma" w:cs="Tahoma"/>
        </w:rPr>
        <w:t xml:space="preserve">all </w:t>
      </w:r>
      <w:r w:rsidRPr="00530D67">
        <w:rPr>
          <w:rFonts w:ascii="Tahoma" w:hAnsi="Tahoma" w:cs="Tahoma"/>
        </w:rPr>
        <w:t>these desired properties.</w:t>
      </w:r>
    </w:p>
    <w:p w14:paraId="0D62CD3D" w14:textId="77777777" w:rsidR="009F4D90" w:rsidRPr="00530D67" w:rsidRDefault="006F542B">
      <w:pPr>
        <w:pStyle w:val="NormalWeb"/>
        <w:numPr>
          <w:ilvl w:val="1"/>
          <w:numId w:val="1"/>
        </w:numPr>
        <w:spacing w:before="0" w:beforeAutospacing="0" w:after="0" w:afterAutospacing="0"/>
        <w:rPr>
          <w:rFonts w:ascii="Tahoma" w:hAnsi="Tahoma" w:cs="Tahoma"/>
        </w:rPr>
      </w:pPr>
      <w:r w:rsidRPr="00530D67">
        <w:rPr>
          <w:rFonts w:ascii="Tahoma" w:hAnsi="Tahoma" w:cs="Tahoma"/>
        </w:rPr>
        <w:t xml:space="preserve">What bulk properties would be desirable for such an application? Does the product have such properties? </w:t>
      </w:r>
    </w:p>
    <w:p w14:paraId="10C8702F" w14:textId="19F17B7A" w:rsidR="00173222" w:rsidRPr="00530D67" w:rsidRDefault="00D9456B" w:rsidP="009F4D90">
      <w:pPr>
        <w:pStyle w:val="NormalWeb"/>
        <w:spacing w:before="0" w:beforeAutospacing="0"/>
        <w:ind w:left="720"/>
        <w:rPr>
          <w:rFonts w:ascii="Tahoma" w:hAnsi="Tahoma" w:cs="Tahoma"/>
        </w:rPr>
      </w:pPr>
      <w:r w:rsidRPr="00530D67">
        <w:rPr>
          <w:rFonts w:ascii="Tahoma" w:hAnsi="Tahoma" w:cs="Tahoma"/>
        </w:rPr>
        <w:t xml:space="preserve">Fibrin is a viscoelastic polymer. </w:t>
      </w:r>
      <w:r w:rsidR="003D41F9" w:rsidRPr="00530D67">
        <w:rPr>
          <w:rFonts w:ascii="Tahoma" w:hAnsi="Tahoma" w:cs="Tahoma"/>
        </w:rPr>
        <w:t>When compression increases, the fibrin network density increases, the fibers reorient in the compression plane direction and as result of fiber crisscrossing happenings, the number of shorter fiber segments increases significantly transforming the whole network into a planar-like structure perpendicular to the compression direction.</w:t>
      </w:r>
      <w:r w:rsidR="00E253C2" w:rsidRPr="00530D67">
        <w:rPr>
          <w:rFonts w:ascii="Tahoma" w:hAnsi="Tahoma" w:cs="Tahoma"/>
        </w:rPr>
        <w:t xml:space="preserve"> </w:t>
      </w:r>
      <w:r w:rsidR="003D694C" w:rsidRPr="00530D67">
        <w:rPr>
          <w:rFonts w:ascii="Tahoma" w:hAnsi="Tahoma" w:cs="Tahoma"/>
        </w:rPr>
        <w:t xml:space="preserve">At low strains, the stress is linearly proportional to strain and at larger strains, the slope of the stress-strain </w:t>
      </w:r>
      <w:r w:rsidR="00FB0770" w:rsidRPr="00530D67">
        <w:rPr>
          <w:rFonts w:ascii="Tahoma" w:hAnsi="Tahoma" w:cs="Tahoma"/>
        </w:rPr>
        <w:t xml:space="preserve">curve </w:t>
      </w:r>
      <w:r w:rsidR="003D694C" w:rsidRPr="00530D67">
        <w:rPr>
          <w:rFonts w:ascii="Tahoma" w:hAnsi="Tahoma" w:cs="Tahoma"/>
        </w:rPr>
        <w:t>increase</w:t>
      </w:r>
      <w:r w:rsidR="00FB0770" w:rsidRPr="00530D67">
        <w:rPr>
          <w:rFonts w:ascii="Tahoma" w:hAnsi="Tahoma" w:cs="Tahoma"/>
        </w:rPr>
        <w:t>s</w:t>
      </w:r>
      <w:r w:rsidR="003D694C" w:rsidRPr="00530D67">
        <w:rPr>
          <w:rFonts w:ascii="Tahoma" w:hAnsi="Tahoma" w:cs="Tahoma"/>
        </w:rPr>
        <w:t xml:space="preserve"> exponentially. This is important as under stress blood clots</w:t>
      </w:r>
      <w:r w:rsidR="00226AEB" w:rsidRPr="00530D67">
        <w:rPr>
          <w:rFonts w:ascii="Tahoma" w:hAnsi="Tahoma" w:cs="Tahoma"/>
        </w:rPr>
        <w:t>,</w:t>
      </w:r>
      <w:r w:rsidR="003D694C" w:rsidRPr="00530D67">
        <w:rPr>
          <w:rFonts w:ascii="Tahoma" w:hAnsi="Tahoma" w:cs="Tahoma"/>
        </w:rPr>
        <w:t xml:space="preserve"> no</w:t>
      </w:r>
      <w:r w:rsidR="00513D7C" w:rsidRPr="00530D67">
        <w:rPr>
          <w:rFonts w:ascii="Tahoma" w:hAnsi="Tahoma" w:cs="Tahoma"/>
        </w:rPr>
        <w:t>t</w:t>
      </w:r>
      <w:r w:rsidR="003D694C" w:rsidRPr="00530D67">
        <w:rPr>
          <w:rFonts w:ascii="Tahoma" w:hAnsi="Tahoma" w:cs="Tahoma"/>
        </w:rPr>
        <w:t xml:space="preserve"> only, fibrin will tend to stretch rather break but also as fibers are stretched, the stiffer fibers distribute the strain load to the less strained fibers increasing the elasticity factor</w:t>
      </w:r>
      <w:r w:rsidRPr="00530D67">
        <w:rPr>
          <w:rFonts w:ascii="Tahoma" w:hAnsi="Tahoma" w:cs="Tahoma"/>
        </w:rPr>
        <w:t xml:space="preserve"> </w:t>
      </w:r>
      <w:r w:rsidRPr="00530D67">
        <w:rPr>
          <w:rFonts w:ascii="Tahoma" w:hAnsi="Tahoma" w:cs="Tahoma"/>
        </w:rPr>
        <w:fldChar w:fldCharType="begin"/>
      </w:r>
      <w:r w:rsidRPr="00530D67">
        <w:rPr>
          <w:rFonts w:ascii="Tahoma" w:hAnsi="Tahoma" w:cs="Tahoma"/>
        </w:rPr>
        <w:instrText xml:space="preserve"> ADDIN ZOTERO_ITEM CSL_CITATION {"citationID":"chByPc7Z","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Pr="00530D67">
        <w:rPr>
          <w:rFonts w:ascii="Tahoma" w:hAnsi="Tahoma" w:cs="Tahoma"/>
        </w:rPr>
        <w:fldChar w:fldCharType="separate"/>
      </w:r>
      <w:r w:rsidRPr="00530D67">
        <w:rPr>
          <w:rFonts w:ascii="Tahoma" w:hAnsi="Tahoma" w:cs="Tahoma"/>
          <w:noProof/>
        </w:rPr>
        <w:t>(Litvinov and Weisel)</w:t>
      </w:r>
      <w:r w:rsidRPr="00530D67">
        <w:rPr>
          <w:rFonts w:ascii="Tahoma" w:hAnsi="Tahoma" w:cs="Tahoma"/>
        </w:rPr>
        <w:fldChar w:fldCharType="end"/>
      </w:r>
      <w:r w:rsidR="003D694C" w:rsidRPr="00530D67">
        <w:rPr>
          <w:rFonts w:ascii="Tahoma" w:hAnsi="Tahoma" w:cs="Tahoma"/>
        </w:rPr>
        <w:t>.</w:t>
      </w:r>
      <w:r w:rsidRPr="00530D67">
        <w:rPr>
          <w:rFonts w:ascii="Tahoma" w:hAnsi="Tahoma" w:cs="Tahoma"/>
        </w:rPr>
        <w:t xml:space="preserve"> </w:t>
      </w:r>
      <w:r w:rsidR="001C345F" w:rsidRPr="00530D67">
        <w:rPr>
          <w:rFonts w:ascii="Tahoma" w:hAnsi="Tahoma" w:cs="Tahoma"/>
        </w:rPr>
        <w:t>By combining</w:t>
      </w:r>
      <w:r w:rsidR="00933046" w:rsidRPr="00530D67">
        <w:rPr>
          <w:rFonts w:ascii="Tahoma" w:hAnsi="Tahoma" w:cs="Tahoma"/>
        </w:rPr>
        <w:t xml:space="preserve"> fibrinogen </w:t>
      </w:r>
      <w:r w:rsidR="001C345F" w:rsidRPr="00530D67">
        <w:rPr>
          <w:rFonts w:ascii="Tahoma" w:hAnsi="Tahoma" w:cs="Tahoma"/>
        </w:rPr>
        <w:t>and</w:t>
      </w:r>
      <w:r w:rsidR="00933046" w:rsidRPr="00530D67">
        <w:rPr>
          <w:rFonts w:ascii="Tahoma" w:hAnsi="Tahoma" w:cs="Tahoma"/>
        </w:rPr>
        <w:t xml:space="preserve"> thrombin,</w:t>
      </w:r>
      <w:r w:rsidR="001C345F" w:rsidRPr="00530D67">
        <w:rPr>
          <w:rFonts w:ascii="Tahoma" w:hAnsi="Tahoma" w:cs="Tahoma"/>
        </w:rPr>
        <w:t xml:space="preserve"> </w:t>
      </w:r>
      <w:proofErr w:type="spellStart"/>
      <w:r w:rsidRPr="00530D67">
        <w:rPr>
          <w:rFonts w:ascii="Tahoma" w:hAnsi="Tahoma" w:cs="Tahoma"/>
        </w:rPr>
        <w:t>Tisseel</w:t>
      </w:r>
      <w:proofErr w:type="spellEnd"/>
      <w:r w:rsidRPr="00530D67">
        <w:rPr>
          <w:rFonts w:ascii="Tahoma" w:hAnsi="Tahoma" w:cs="Tahoma"/>
        </w:rPr>
        <w:t xml:space="preserve">® </w:t>
      </w:r>
      <w:r w:rsidR="001C345F" w:rsidRPr="00530D67">
        <w:rPr>
          <w:rFonts w:ascii="Tahoma" w:hAnsi="Tahoma" w:cs="Tahoma"/>
        </w:rPr>
        <w:t>acts as a</w:t>
      </w:r>
      <w:r w:rsidR="00933046" w:rsidRPr="00530D67">
        <w:rPr>
          <w:rFonts w:ascii="Tahoma" w:hAnsi="Tahoma" w:cs="Tahoma"/>
        </w:rPr>
        <w:t xml:space="preserve"> dynamic</w:t>
      </w:r>
      <w:r w:rsidR="001C345F" w:rsidRPr="00530D67">
        <w:rPr>
          <w:rFonts w:ascii="Tahoma" w:hAnsi="Tahoma" w:cs="Tahoma"/>
        </w:rPr>
        <w:t xml:space="preserve"> </w:t>
      </w:r>
      <w:r w:rsidR="00933046" w:rsidRPr="00530D67">
        <w:rPr>
          <w:rFonts w:ascii="Tahoma" w:hAnsi="Tahoma" w:cs="Tahoma"/>
        </w:rPr>
        <w:t xml:space="preserve">mesh </w:t>
      </w:r>
      <w:r w:rsidR="001C345F" w:rsidRPr="00530D67">
        <w:rPr>
          <w:rFonts w:ascii="Tahoma" w:hAnsi="Tahoma" w:cs="Tahoma"/>
        </w:rPr>
        <w:t xml:space="preserve">which is important to promote hemostasis or </w:t>
      </w:r>
      <w:r w:rsidR="009054F7" w:rsidRPr="00530D67">
        <w:rPr>
          <w:rFonts w:ascii="Tahoma" w:hAnsi="Tahoma" w:cs="Tahoma"/>
        </w:rPr>
        <w:t xml:space="preserve">for wound </w:t>
      </w:r>
      <w:r w:rsidR="001C345F" w:rsidRPr="00530D67">
        <w:rPr>
          <w:rFonts w:ascii="Tahoma" w:hAnsi="Tahoma" w:cs="Tahoma"/>
        </w:rPr>
        <w:t>sealing.</w:t>
      </w:r>
      <w:r w:rsidR="00933046" w:rsidRPr="00530D67">
        <w:rPr>
          <w:rFonts w:ascii="Tahoma" w:hAnsi="Tahoma" w:cs="Tahoma"/>
        </w:rPr>
        <w:t xml:space="preserve"> </w:t>
      </w:r>
    </w:p>
    <w:p w14:paraId="5818EB83" w14:textId="13498C83" w:rsidR="006F542B" w:rsidRPr="00530D67" w:rsidRDefault="006F542B" w:rsidP="00F043E4">
      <w:pPr>
        <w:pStyle w:val="NormalWeb"/>
        <w:numPr>
          <w:ilvl w:val="0"/>
          <w:numId w:val="1"/>
        </w:numPr>
        <w:spacing w:before="0" w:beforeAutospacing="0" w:after="0" w:afterAutospacing="0"/>
        <w:rPr>
          <w:rFonts w:ascii="Tahoma" w:hAnsi="Tahoma" w:cs="Tahoma"/>
        </w:rPr>
      </w:pPr>
      <w:r w:rsidRPr="00530D67">
        <w:rPr>
          <w:rFonts w:ascii="Tahoma" w:hAnsi="Tahoma" w:cs="Tahoma"/>
        </w:rPr>
        <w:t xml:space="preserve">In lecture 1 we discuss the use of lithographic methods for tailoring biomaterials at the cellular level. Please briefly describe one technique each for tailoring biomaterials at the subcellular and supracellular length scales. 2-3 sentences each MAX. </w:t>
      </w:r>
    </w:p>
    <w:p w14:paraId="07A02A1A" w14:textId="271D41AC"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 xml:space="preserve">Subcellular </w:t>
      </w:r>
    </w:p>
    <w:p w14:paraId="286D342F" w14:textId="0EEDD84C" w:rsidR="00F043E4" w:rsidRPr="00530D67" w:rsidRDefault="00F043E4" w:rsidP="00F043E4">
      <w:pPr>
        <w:pStyle w:val="NormalWeb"/>
        <w:spacing w:before="0" w:beforeAutospacing="0" w:after="0" w:afterAutospacing="0"/>
        <w:ind w:left="360"/>
        <w:rPr>
          <w:rFonts w:ascii="Tahoma" w:hAnsi="Tahoma" w:cs="Tahoma"/>
        </w:rPr>
      </w:pPr>
      <w:r w:rsidRPr="00530D67">
        <w:rPr>
          <w:rFonts w:ascii="Tahoma" w:hAnsi="Tahoma" w:cs="Tahoma"/>
        </w:rPr>
        <w:t xml:space="preserve">In molecular imprinting a template molecule is imprinted in </w:t>
      </w:r>
      <w:r w:rsidR="00130CAE" w:rsidRPr="00530D67">
        <w:rPr>
          <w:rFonts w:ascii="Tahoma" w:hAnsi="Tahoma" w:cs="Tahoma"/>
        </w:rPr>
        <w:t>a polymer matrix. The template molecule is then removed in part or entirely leaving behind cavities complementary to the template in size, shape and chemically. The cavity is then used as a selective binding site for the templated molecule</w:t>
      </w:r>
      <w:r w:rsidR="005767D9" w:rsidRPr="00530D67">
        <w:rPr>
          <w:rFonts w:ascii="Tahoma" w:hAnsi="Tahoma" w:cs="Tahoma"/>
        </w:rPr>
        <w:t xml:space="preserve"> </w:t>
      </w:r>
      <w:r w:rsidR="005767D9" w:rsidRPr="00530D67">
        <w:rPr>
          <w:rFonts w:ascii="Tahoma" w:hAnsi="Tahoma" w:cs="Tahoma"/>
        </w:rPr>
        <w:fldChar w:fldCharType="begin"/>
      </w:r>
      <w:r w:rsidR="005767D9" w:rsidRPr="00530D67">
        <w:rPr>
          <w:rFonts w:ascii="Tahoma" w:hAnsi="Tahoma" w:cs="Tahoma"/>
        </w:rPr>
        <w:instrText xml:space="preserve"> ADDIN ZOTERO_ITEM CSL_CITATION {"citationID":"JJItJ0ix","properties":{"formattedCitation":"(Ert\\uc0\\u252{}rk and Mattiasson)","plainCitation":"(Ertürk and Mattiasson)","noteIndex":0},"citationItems":[{"id":5209,"uris":["http://zotero.org/users/7286058/items/3PTTFUNM"],"itemData":{"id":5209,"type":"article-journal","abstract":"Molecular imprinting is the technology of creating artiﬁcial recognition sites in polymeric matrices which are complementary to the template in their size, shape and spatial arrangement of the functional groups. Molecularly imprinted polymers (MIPs) and their incorporation with various transducer platforms are among the most promising approaches for detection of several analytes. There are a variety of molecular imprinting techniques used for the preparation of biomimetic sensors including bulk imprinting, surface imprinting (soft lithography, template immobilization, grafting, emulsion polymerization) and epitope imprinting. This chapter presents an overview of all of these techniques with examples from particular publications.","container-title":"Sensors","DOI":"10.3390/s17020288","ISSN":"1424-8220","issue":"2","journalAbbreviation":"Sensors","language":"en","page":"288","source":"DOI.org (Crossref)","title":"Molecular Imprinting Techniques Used for the Preparation of Biosensors","URL":"http://www.mdpi.com/1424-8220/17/2/288","volume":"17","author":[{"family":"Ertürk","given":"Gizem"},{"family":"Mattiasson","given":"Bo"}],"accessed":{"date-parts":[["2022",11,4]]},"issued":{"date-parts":[["2017",2,4]]}}}],"schema":"https://github.com/citation-style-language/schema/raw/master/csl-citation.json"} </w:instrText>
      </w:r>
      <w:r w:rsidR="005767D9" w:rsidRPr="00530D67">
        <w:rPr>
          <w:rFonts w:ascii="Tahoma" w:hAnsi="Tahoma" w:cs="Tahoma"/>
        </w:rPr>
        <w:fldChar w:fldCharType="separate"/>
      </w:r>
      <w:r w:rsidR="005767D9" w:rsidRPr="00530D67">
        <w:rPr>
          <w:rFonts w:ascii="Tahoma" w:hAnsi="Tahoma" w:cs="Tahoma"/>
        </w:rPr>
        <w:t>(Ertürk and Mattiasson)</w:t>
      </w:r>
      <w:r w:rsidR="005767D9" w:rsidRPr="00530D67">
        <w:rPr>
          <w:rFonts w:ascii="Tahoma" w:hAnsi="Tahoma" w:cs="Tahoma"/>
        </w:rPr>
        <w:fldChar w:fldCharType="end"/>
      </w:r>
      <w:r w:rsidR="00130CAE" w:rsidRPr="00530D67">
        <w:rPr>
          <w:rFonts w:ascii="Tahoma" w:hAnsi="Tahoma" w:cs="Tahoma"/>
        </w:rPr>
        <w:t>.</w:t>
      </w:r>
    </w:p>
    <w:p w14:paraId="2693A83B" w14:textId="13FD7567" w:rsidR="00F043E4" w:rsidRPr="00530D67" w:rsidRDefault="00F043E4" w:rsidP="00F043E4">
      <w:pPr>
        <w:pStyle w:val="NormalWeb"/>
        <w:spacing w:before="0" w:beforeAutospacing="0" w:after="0" w:afterAutospacing="0"/>
        <w:ind w:left="360"/>
        <w:rPr>
          <w:rFonts w:ascii="Tahoma" w:hAnsi="Tahoma" w:cs="Tahoma"/>
          <w:b/>
          <w:bCs/>
        </w:rPr>
      </w:pPr>
      <w:r w:rsidRPr="00530D67">
        <w:rPr>
          <w:rFonts w:ascii="Tahoma" w:hAnsi="Tahoma" w:cs="Tahoma"/>
          <w:b/>
          <w:bCs/>
        </w:rPr>
        <w:t>Supracellular</w:t>
      </w:r>
    </w:p>
    <w:p w14:paraId="0F485C12" w14:textId="6814C863" w:rsidR="00796BE5" w:rsidRDefault="00796BE5" w:rsidP="00505AEB">
      <w:pPr>
        <w:pStyle w:val="NormalWeb"/>
        <w:spacing w:before="0" w:beforeAutospacing="0" w:after="0" w:afterAutospacing="0"/>
        <w:ind w:left="360"/>
        <w:rPr>
          <w:rFonts w:ascii="Tahoma" w:hAnsi="Tahoma" w:cs="Tahoma"/>
        </w:rPr>
      </w:pPr>
      <w:r w:rsidRPr="00530D67">
        <w:rPr>
          <w:rFonts w:ascii="Tahoma" w:hAnsi="Tahoma" w:cs="Tahoma"/>
        </w:rPr>
        <w:t>In a solvent casting-particulate leaching technique</w:t>
      </w:r>
      <w:r w:rsidR="00AC3801">
        <w:rPr>
          <w:rFonts w:ascii="Tahoma" w:hAnsi="Tahoma" w:cs="Tahoma"/>
        </w:rPr>
        <w:t>,</w:t>
      </w:r>
      <w:r w:rsidRPr="00530D67">
        <w:rPr>
          <w:rFonts w:ascii="Tahoma" w:hAnsi="Tahoma" w:cs="Tahoma"/>
        </w:rPr>
        <w:t xml:space="preserve"> a polymer is dissolved in a solvent and casted in</w:t>
      </w:r>
      <w:r w:rsidR="007B68C5" w:rsidRPr="00530D67">
        <w:rPr>
          <w:rFonts w:ascii="Tahoma" w:hAnsi="Tahoma" w:cs="Tahoma"/>
        </w:rPr>
        <w:t xml:space="preserve">to a </w:t>
      </w:r>
      <w:r w:rsidR="00FD75B3" w:rsidRPr="00530D67">
        <w:rPr>
          <w:rFonts w:ascii="Tahoma" w:hAnsi="Tahoma" w:cs="Tahoma"/>
        </w:rPr>
        <w:t>mold</w:t>
      </w:r>
      <w:r w:rsidR="00EB0875" w:rsidRPr="00530D67">
        <w:rPr>
          <w:rFonts w:ascii="Tahoma" w:hAnsi="Tahoma" w:cs="Tahoma"/>
        </w:rPr>
        <w:t xml:space="preserve"> which could</w:t>
      </w:r>
      <w:r w:rsidR="007B68C5" w:rsidRPr="00530D67">
        <w:rPr>
          <w:rFonts w:ascii="Tahoma" w:hAnsi="Tahoma" w:cs="Tahoma"/>
        </w:rPr>
        <w:t xml:space="preserve"> contain a </w:t>
      </w:r>
      <w:proofErr w:type="spellStart"/>
      <w:r w:rsidR="007B68C5" w:rsidRPr="00530D67">
        <w:rPr>
          <w:rFonts w:ascii="Tahoma" w:hAnsi="Tahoma" w:cs="Tahoma"/>
        </w:rPr>
        <w:t>porog</w:t>
      </w:r>
      <w:r w:rsidR="00EB0875" w:rsidRPr="00530D67">
        <w:rPr>
          <w:rFonts w:ascii="Tahoma" w:hAnsi="Tahoma" w:cs="Tahoma"/>
        </w:rPr>
        <w:t>en</w:t>
      </w:r>
      <w:proofErr w:type="spellEnd"/>
      <w:r w:rsidR="00EB0875" w:rsidRPr="00530D67">
        <w:rPr>
          <w:rFonts w:ascii="Tahoma" w:hAnsi="Tahoma" w:cs="Tahoma"/>
        </w:rPr>
        <w:t xml:space="preserve">. Upon solvent evaporation, the </w:t>
      </w:r>
      <w:proofErr w:type="spellStart"/>
      <w:r w:rsidR="00EB0875" w:rsidRPr="00530D67">
        <w:rPr>
          <w:rFonts w:ascii="Tahoma" w:hAnsi="Tahoma" w:cs="Tahoma"/>
        </w:rPr>
        <w:t>porogen</w:t>
      </w:r>
      <w:proofErr w:type="spellEnd"/>
      <w:r w:rsidR="00EB0875" w:rsidRPr="00530D67">
        <w:rPr>
          <w:rFonts w:ascii="Tahoma" w:hAnsi="Tahoma" w:cs="Tahoma"/>
        </w:rPr>
        <w:t xml:space="preserve"> is dissolved producing a porous scaffold, </w:t>
      </w:r>
      <w:r w:rsidR="007B68C5" w:rsidRPr="00530D67">
        <w:rPr>
          <w:rFonts w:ascii="Tahoma" w:hAnsi="Tahoma" w:cs="Tahoma"/>
        </w:rPr>
        <w:t>for example a structure mimicking the bone marrow niche</w:t>
      </w:r>
      <w:r w:rsidR="00530D67" w:rsidRPr="00530D67">
        <w:rPr>
          <w:rFonts w:ascii="Tahoma" w:hAnsi="Tahoma" w:cs="Tahoma"/>
        </w:rPr>
        <w:t xml:space="preserve"> (</w:t>
      </w:r>
      <w:r w:rsidR="00530D67" w:rsidRPr="00530D67">
        <w:rPr>
          <w:rFonts w:ascii="Tahoma" w:hAnsi="Tahoma" w:cs="Tahoma"/>
          <w:color w:val="212121"/>
          <w:shd w:val="clear" w:color="auto" w:fill="FFFFFF"/>
        </w:rPr>
        <w:t>Sola, Antonella et al)</w:t>
      </w:r>
      <w:r w:rsidR="00EB0875" w:rsidRPr="00530D67">
        <w:rPr>
          <w:rFonts w:ascii="Tahoma" w:hAnsi="Tahoma" w:cs="Tahoma"/>
        </w:rPr>
        <w:t>.</w:t>
      </w:r>
      <w:r w:rsidR="00392025" w:rsidRPr="00530D67">
        <w:rPr>
          <w:rFonts w:ascii="Tahoma" w:hAnsi="Tahoma" w:cs="Tahoma"/>
        </w:rPr>
        <w:t xml:space="preserve"> Particles such as salt is used to tune the pore size, pores can also be formed using foaming agent.</w:t>
      </w:r>
    </w:p>
    <w:p w14:paraId="27C2657E" w14:textId="00586C6A" w:rsidR="00E4256B" w:rsidRDefault="00E4256B" w:rsidP="006F542B">
      <w:pPr>
        <w:pStyle w:val="NormalWeb"/>
        <w:spacing w:before="0" w:beforeAutospacing="0" w:after="0" w:afterAutospacing="0"/>
        <w:ind w:left="360"/>
        <w:rPr>
          <w:rFonts w:ascii="Tahoma" w:hAnsi="Tahoma" w:cs="Tahoma"/>
        </w:rPr>
      </w:pPr>
    </w:p>
    <w:p w14:paraId="5B43C7F1" w14:textId="525A538D" w:rsidR="00505AEB" w:rsidRDefault="00505AEB" w:rsidP="006F542B">
      <w:pPr>
        <w:pStyle w:val="NormalWeb"/>
        <w:spacing w:before="0" w:beforeAutospacing="0" w:after="0" w:afterAutospacing="0"/>
        <w:ind w:left="360"/>
        <w:rPr>
          <w:rFonts w:ascii="Tahoma" w:hAnsi="Tahoma" w:cs="Tahoma"/>
        </w:rPr>
      </w:pPr>
    </w:p>
    <w:p w14:paraId="6E4418C5" w14:textId="45772185" w:rsidR="00505AEB" w:rsidRDefault="00505AEB" w:rsidP="006F542B">
      <w:pPr>
        <w:pStyle w:val="NormalWeb"/>
        <w:spacing w:before="0" w:beforeAutospacing="0" w:after="0" w:afterAutospacing="0"/>
        <w:ind w:left="360"/>
        <w:rPr>
          <w:rFonts w:ascii="Tahoma" w:hAnsi="Tahoma" w:cs="Tahoma"/>
        </w:rPr>
      </w:pPr>
    </w:p>
    <w:p w14:paraId="064DD126" w14:textId="725D4C82" w:rsidR="00505AEB" w:rsidRDefault="00505AEB" w:rsidP="006F542B">
      <w:pPr>
        <w:pStyle w:val="NormalWeb"/>
        <w:spacing w:before="0" w:beforeAutospacing="0" w:after="0" w:afterAutospacing="0"/>
        <w:ind w:left="360"/>
        <w:rPr>
          <w:rFonts w:ascii="Tahoma" w:hAnsi="Tahoma" w:cs="Tahoma"/>
        </w:rPr>
      </w:pPr>
    </w:p>
    <w:p w14:paraId="004D0FCA" w14:textId="77777777" w:rsidR="00505AEB" w:rsidRPr="00530D67" w:rsidRDefault="00505AEB" w:rsidP="006F542B">
      <w:pPr>
        <w:pStyle w:val="NormalWeb"/>
        <w:spacing w:before="0" w:beforeAutospacing="0" w:after="0" w:afterAutospacing="0"/>
        <w:ind w:left="360"/>
        <w:rPr>
          <w:rFonts w:ascii="Tahoma" w:hAnsi="Tahoma" w:cs="Tahoma"/>
        </w:rPr>
      </w:pPr>
    </w:p>
    <w:p w14:paraId="305F4248" w14:textId="77777777" w:rsidR="006F542B" w:rsidRPr="00530D67" w:rsidRDefault="006F542B">
      <w:pPr>
        <w:pStyle w:val="NormalWeb"/>
        <w:numPr>
          <w:ilvl w:val="0"/>
          <w:numId w:val="1"/>
        </w:numPr>
        <w:spacing w:before="0" w:beforeAutospacing="0" w:after="0" w:afterAutospacing="0"/>
        <w:rPr>
          <w:rFonts w:ascii="Tahoma" w:hAnsi="Tahoma" w:cs="Tahoma"/>
        </w:rPr>
      </w:pPr>
      <w:r w:rsidRPr="00530D67">
        <w:rPr>
          <w:rFonts w:ascii="Tahoma" w:hAnsi="Tahoma" w:cs="Tahoma"/>
        </w:rPr>
        <w:t xml:space="preserve">Name the immunomodulatory strategy based on the description: </w:t>
      </w:r>
    </w:p>
    <w:p w14:paraId="7AA38568" w14:textId="638987A1"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Encapsulation of cells with semipermeable material</w:t>
      </w:r>
    </w:p>
    <w:p w14:paraId="2E251FDA" w14:textId="4739C5F5"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 xml:space="preserve">Physical </w:t>
      </w:r>
      <w:proofErr w:type="spellStart"/>
      <w:r w:rsidRPr="00530D67">
        <w:rPr>
          <w:rFonts w:ascii="Tahoma" w:hAnsi="Tahoma" w:cs="Tahoma"/>
          <w:b/>
          <w:bCs/>
          <w:color w:val="4472C4" w:themeColor="accent1"/>
        </w:rPr>
        <w:t>immunoisolation</w:t>
      </w:r>
      <w:proofErr w:type="spellEnd"/>
    </w:p>
    <w:p w14:paraId="220715DE" w14:textId="4FEE9A36"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Blocking co-stimulators of T-cell activation</w:t>
      </w:r>
    </w:p>
    <w:p w14:paraId="76CE8A3D" w14:textId="5636E790" w:rsidR="0012117B" w:rsidRPr="00530D67" w:rsidRDefault="0087001F" w:rsidP="00E4256B">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Tolerance induction</w:t>
      </w:r>
    </w:p>
    <w:p w14:paraId="2952E8A0" w14:textId="0E6C3088"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Use of corticosteroids</w:t>
      </w:r>
    </w:p>
    <w:p w14:paraId="678E93CA" w14:textId="5DFF211A" w:rsidR="00E57640" w:rsidRPr="00530D67" w:rsidRDefault="00E57640" w:rsidP="00E57640">
      <w:pPr>
        <w:pStyle w:val="NormalWeb"/>
        <w:spacing w:before="0" w:beforeAutospacing="0" w:after="120" w:afterAutospacing="0"/>
        <w:ind w:left="720"/>
        <w:rPr>
          <w:rFonts w:ascii="Tahoma" w:hAnsi="Tahoma" w:cs="Tahoma"/>
          <w:b/>
          <w:bCs/>
          <w:color w:val="4472C4" w:themeColor="accent1"/>
        </w:rPr>
      </w:pPr>
      <w:r w:rsidRPr="00530D67">
        <w:rPr>
          <w:rFonts w:ascii="Tahoma" w:hAnsi="Tahoma" w:cs="Tahoma"/>
          <w:b/>
          <w:bCs/>
          <w:color w:val="4472C4" w:themeColor="accent1"/>
        </w:rPr>
        <w:t>Pharmacological treatment</w:t>
      </w:r>
    </w:p>
    <w:p w14:paraId="074D0F23" w14:textId="61574555" w:rsidR="006F542B" w:rsidRPr="00530D67" w:rsidRDefault="006F542B">
      <w:pPr>
        <w:pStyle w:val="NormalWeb"/>
        <w:numPr>
          <w:ilvl w:val="0"/>
          <w:numId w:val="2"/>
        </w:numPr>
        <w:spacing w:before="0" w:beforeAutospacing="0" w:after="0" w:afterAutospacing="0"/>
        <w:rPr>
          <w:rFonts w:ascii="Tahoma" w:hAnsi="Tahoma" w:cs="Tahoma"/>
        </w:rPr>
      </w:pPr>
      <w:r w:rsidRPr="00530D67">
        <w:rPr>
          <w:rFonts w:ascii="Tahoma" w:hAnsi="Tahoma" w:cs="Tahoma"/>
        </w:rPr>
        <w:t xml:space="preserve">Forced expression of human proteins in xenograft cells </w:t>
      </w:r>
    </w:p>
    <w:p w14:paraId="6C0BBDAB" w14:textId="7861B2A2" w:rsidR="00E57640" w:rsidRPr="00530D67" w:rsidRDefault="00E57640" w:rsidP="00E57640">
      <w:pPr>
        <w:pStyle w:val="NormalWeb"/>
        <w:spacing w:before="0" w:beforeAutospacing="0" w:after="0" w:afterAutospacing="0"/>
        <w:ind w:left="720"/>
        <w:rPr>
          <w:rFonts w:ascii="Tahoma" w:hAnsi="Tahoma" w:cs="Tahoma"/>
          <w:b/>
          <w:bCs/>
          <w:color w:val="4472C4" w:themeColor="accent1"/>
        </w:rPr>
      </w:pPr>
      <w:r w:rsidRPr="00530D67">
        <w:rPr>
          <w:rFonts w:ascii="Tahoma" w:hAnsi="Tahoma" w:cs="Tahoma"/>
          <w:b/>
          <w:bCs/>
          <w:color w:val="4472C4" w:themeColor="accent1"/>
        </w:rPr>
        <w:t>Genetic modifications</w:t>
      </w:r>
    </w:p>
    <w:p w14:paraId="1F51E444" w14:textId="77777777" w:rsidR="006F542B" w:rsidRPr="00530D67" w:rsidRDefault="006F542B" w:rsidP="006F542B">
      <w:pPr>
        <w:pStyle w:val="NormalWeb"/>
        <w:spacing w:before="0" w:beforeAutospacing="0" w:after="0" w:afterAutospacing="0"/>
        <w:rPr>
          <w:rFonts w:ascii="Tahoma" w:hAnsi="Tahoma" w:cs="Tahoma"/>
          <w:b/>
          <w:bCs/>
        </w:rPr>
      </w:pPr>
    </w:p>
    <w:p w14:paraId="21EDC483" w14:textId="681C4362" w:rsidR="006F542B" w:rsidRPr="00530D67" w:rsidRDefault="006F542B" w:rsidP="006F542B">
      <w:pPr>
        <w:pStyle w:val="NormalWeb"/>
        <w:spacing w:before="0" w:beforeAutospacing="0" w:after="0" w:afterAutospacing="0"/>
        <w:rPr>
          <w:rFonts w:ascii="Tahoma" w:hAnsi="Tahoma" w:cs="Tahoma"/>
        </w:rPr>
      </w:pPr>
      <w:r w:rsidRPr="00530D67">
        <w:rPr>
          <w:rFonts w:ascii="Tahoma" w:hAnsi="Tahoma" w:cs="Tahoma"/>
          <w:b/>
          <w:bCs/>
        </w:rPr>
        <w:t xml:space="preserve">References: </w:t>
      </w:r>
    </w:p>
    <w:p w14:paraId="5FECA6E9" w14:textId="42533632" w:rsidR="00C135A9" w:rsidRPr="00530D67" w:rsidRDefault="006F542B" w:rsidP="006F542B">
      <w:pPr>
        <w:pStyle w:val="NormalWeb"/>
        <w:spacing w:before="0" w:beforeAutospacing="0" w:after="0" w:afterAutospacing="0"/>
        <w:rPr>
          <w:rFonts w:ascii="Tahoma" w:hAnsi="Tahoma" w:cs="Tahoma"/>
        </w:rPr>
      </w:pPr>
      <w:r w:rsidRPr="00530D67">
        <w:rPr>
          <w:rFonts w:ascii="Tahoma" w:hAnsi="Tahoma" w:cs="Tahoma"/>
        </w:rPr>
        <w:t xml:space="preserve">Question 1 adapted from Tissue Engineering, </w:t>
      </w:r>
      <w:proofErr w:type="spellStart"/>
      <w:r w:rsidRPr="00530D67">
        <w:rPr>
          <w:rFonts w:ascii="Tahoma" w:hAnsi="Tahoma" w:cs="Tahoma"/>
        </w:rPr>
        <w:t>Palsson</w:t>
      </w:r>
      <w:proofErr w:type="spellEnd"/>
      <w:r w:rsidRPr="00530D67">
        <w:rPr>
          <w:rFonts w:ascii="Tahoma" w:hAnsi="Tahoma" w:cs="Tahoma"/>
        </w:rPr>
        <w:t xml:space="preserve"> and Bhatia </w:t>
      </w:r>
    </w:p>
    <w:p w14:paraId="2BFD3FFE" w14:textId="77777777" w:rsidR="00AC5723" w:rsidRPr="00530D67" w:rsidRDefault="00AC5723" w:rsidP="006F542B">
      <w:pPr>
        <w:pStyle w:val="NormalWeb"/>
        <w:spacing w:before="0" w:beforeAutospacing="0" w:after="0" w:afterAutospacing="0"/>
        <w:rPr>
          <w:rFonts w:ascii="Tahoma" w:hAnsi="Tahoma" w:cs="Tahoma"/>
        </w:rPr>
      </w:pPr>
    </w:p>
    <w:p w14:paraId="2737775F" w14:textId="77777777" w:rsidR="00DC7AA8" w:rsidRPr="00DC7AA8" w:rsidRDefault="000E69AF" w:rsidP="00AF237C">
      <w:pPr>
        <w:pStyle w:val="Bibliography"/>
        <w:numPr>
          <w:ilvl w:val="0"/>
          <w:numId w:val="6"/>
        </w:numPr>
        <w:spacing w:line="240" w:lineRule="auto"/>
        <w:rPr>
          <w:rFonts w:ascii="Tahoma" w:hAnsi="Tahoma" w:cs="Tahoma"/>
        </w:rPr>
      </w:pPr>
      <w:r w:rsidRPr="00530D67">
        <w:rPr>
          <w:rFonts w:ascii="Tahoma" w:hAnsi="Tahoma" w:cs="Tahoma"/>
        </w:rPr>
        <w:fldChar w:fldCharType="begin"/>
      </w:r>
      <w:r w:rsidR="00DC7AA8">
        <w:rPr>
          <w:rFonts w:ascii="Tahoma" w:hAnsi="Tahoma" w:cs="Tahoma"/>
        </w:rPr>
        <w:instrText xml:space="preserve"> ADDIN ZOTERO_BIBL {"uncited":[],"omitted":[],"custom":[]} CSL_BIBLIOGRAPHY </w:instrText>
      </w:r>
      <w:r w:rsidRPr="00530D67">
        <w:rPr>
          <w:rFonts w:ascii="Tahoma" w:hAnsi="Tahoma" w:cs="Tahoma"/>
        </w:rPr>
        <w:fldChar w:fldCharType="separate"/>
      </w:r>
      <w:r w:rsidR="00DC7AA8" w:rsidRPr="00DC7AA8">
        <w:rPr>
          <w:rFonts w:ascii="Tahoma" w:hAnsi="Tahoma" w:cs="Tahoma"/>
        </w:rPr>
        <w:t xml:space="preserve">Ertürk, Gizem, and Bo Mattiasson. “Molecular Imprinting Techniques Used for the Preparation of Biosensors.” </w:t>
      </w:r>
      <w:r w:rsidR="00DC7AA8" w:rsidRPr="00DC7AA8">
        <w:rPr>
          <w:rFonts w:ascii="Tahoma" w:hAnsi="Tahoma" w:cs="Tahoma"/>
          <w:i/>
          <w:iCs/>
        </w:rPr>
        <w:t>Sensors</w:t>
      </w:r>
      <w:r w:rsidR="00DC7AA8" w:rsidRPr="00DC7AA8">
        <w:rPr>
          <w:rFonts w:ascii="Tahoma" w:hAnsi="Tahoma" w:cs="Tahoma"/>
        </w:rPr>
        <w:t xml:space="preserve">, vol. 17, no. 2, Feb. 2017, p. 288. </w:t>
      </w:r>
      <w:r w:rsidR="00DC7AA8" w:rsidRPr="00DC7AA8">
        <w:rPr>
          <w:rFonts w:ascii="Tahoma" w:hAnsi="Tahoma" w:cs="Tahoma"/>
          <w:i/>
          <w:iCs/>
        </w:rPr>
        <w:t>DOI.org (Crossref)</w:t>
      </w:r>
      <w:r w:rsidR="00DC7AA8" w:rsidRPr="00DC7AA8">
        <w:rPr>
          <w:rFonts w:ascii="Tahoma" w:hAnsi="Tahoma" w:cs="Tahoma"/>
        </w:rPr>
        <w:t>, https://doi.org/10.3390/s17020288.</w:t>
      </w:r>
    </w:p>
    <w:p w14:paraId="15EB4C1C" w14:textId="77777777" w:rsidR="00DC7AA8" w:rsidRPr="00DC7AA8" w:rsidRDefault="00DC7AA8" w:rsidP="00AF237C">
      <w:pPr>
        <w:pStyle w:val="Bibliography"/>
        <w:numPr>
          <w:ilvl w:val="0"/>
          <w:numId w:val="6"/>
        </w:numPr>
        <w:spacing w:line="240" w:lineRule="auto"/>
        <w:rPr>
          <w:rFonts w:ascii="Tahoma" w:hAnsi="Tahoma" w:cs="Tahoma"/>
        </w:rPr>
      </w:pPr>
      <w:r w:rsidRPr="00DC7AA8">
        <w:rPr>
          <w:rFonts w:ascii="Tahoma" w:hAnsi="Tahoma" w:cs="Tahoma"/>
        </w:rPr>
        <w:t xml:space="preserve">Kattula, Sravya, et al. “Fibrinogen and Fibrin in Hemostasis and Thrombosis.” </w:t>
      </w:r>
      <w:r w:rsidRPr="00DC7AA8">
        <w:rPr>
          <w:rFonts w:ascii="Tahoma" w:hAnsi="Tahoma" w:cs="Tahoma"/>
          <w:i/>
          <w:iCs/>
        </w:rPr>
        <w:t>Arteriosclerosis, Thrombosis, and Vascular Biology</w:t>
      </w:r>
      <w:r w:rsidRPr="00DC7AA8">
        <w:rPr>
          <w:rFonts w:ascii="Tahoma" w:hAnsi="Tahoma" w:cs="Tahoma"/>
        </w:rPr>
        <w:t xml:space="preserve">, vol. 37, no. 3, Mar. 2017. </w:t>
      </w:r>
      <w:r w:rsidRPr="00DC7AA8">
        <w:rPr>
          <w:rFonts w:ascii="Tahoma" w:hAnsi="Tahoma" w:cs="Tahoma"/>
          <w:i/>
          <w:iCs/>
        </w:rPr>
        <w:t>DOI.org (Crossref)</w:t>
      </w:r>
      <w:r w:rsidRPr="00DC7AA8">
        <w:rPr>
          <w:rFonts w:ascii="Tahoma" w:hAnsi="Tahoma" w:cs="Tahoma"/>
        </w:rPr>
        <w:t>, https://doi.org/10.1161/ATVBAHA.117.308564.</w:t>
      </w:r>
    </w:p>
    <w:p w14:paraId="7ED3846B" w14:textId="05A1C78A" w:rsidR="00DC7AA8" w:rsidRDefault="00DC7AA8" w:rsidP="00AF237C">
      <w:pPr>
        <w:pStyle w:val="Bibliography"/>
        <w:numPr>
          <w:ilvl w:val="0"/>
          <w:numId w:val="6"/>
        </w:numPr>
        <w:spacing w:line="240" w:lineRule="auto"/>
        <w:rPr>
          <w:rFonts w:ascii="Tahoma" w:hAnsi="Tahoma" w:cs="Tahoma"/>
        </w:rPr>
      </w:pPr>
      <w:r w:rsidRPr="00DC7AA8">
        <w:rPr>
          <w:rFonts w:ascii="Tahoma" w:hAnsi="Tahoma" w:cs="Tahoma"/>
        </w:rPr>
        <w:t xml:space="preserve">Litvinov, Rustem I., and John W. Weisel. “Fibrin Mechanical Properties and Their Structural Origins.” </w:t>
      </w:r>
      <w:r w:rsidRPr="00DC7AA8">
        <w:rPr>
          <w:rFonts w:ascii="Tahoma" w:hAnsi="Tahoma" w:cs="Tahoma"/>
          <w:i/>
          <w:iCs/>
        </w:rPr>
        <w:t>Matrix Biology</w:t>
      </w:r>
      <w:r w:rsidRPr="00DC7AA8">
        <w:rPr>
          <w:rFonts w:ascii="Tahoma" w:hAnsi="Tahoma" w:cs="Tahoma"/>
        </w:rPr>
        <w:t xml:space="preserve">, vol. 60–61, July 2017, pp. 110–23. </w:t>
      </w:r>
      <w:r w:rsidRPr="00DC7AA8">
        <w:rPr>
          <w:rFonts w:ascii="Tahoma" w:hAnsi="Tahoma" w:cs="Tahoma"/>
          <w:i/>
          <w:iCs/>
        </w:rPr>
        <w:t>DOI.org (Crossref)</w:t>
      </w:r>
      <w:r w:rsidRPr="00DC7AA8">
        <w:rPr>
          <w:rFonts w:ascii="Tahoma" w:hAnsi="Tahoma" w:cs="Tahoma"/>
        </w:rPr>
        <w:t>, https://doi.org/10.1016/j.matbio.2016.08.003.</w:t>
      </w:r>
    </w:p>
    <w:p w14:paraId="2A70BF31" w14:textId="456DED5A" w:rsidR="00130402" w:rsidRPr="00AF237C" w:rsidRDefault="00130402" w:rsidP="00AF237C">
      <w:pPr>
        <w:pStyle w:val="NormalWeb"/>
        <w:numPr>
          <w:ilvl w:val="0"/>
          <w:numId w:val="6"/>
        </w:numPr>
        <w:spacing w:before="0" w:beforeAutospacing="0" w:after="0" w:afterAutospacing="0"/>
        <w:rPr>
          <w:rFonts w:ascii="Tahoma" w:hAnsi="Tahoma" w:cs="Tahoma"/>
          <w:color w:val="212121"/>
          <w:shd w:val="clear" w:color="auto" w:fill="FFFFFF"/>
        </w:rPr>
      </w:pPr>
      <w:r w:rsidRPr="00530D67">
        <w:rPr>
          <w:rFonts w:ascii="Tahoma" w:hAnsi="Tahoma" w:cs="Tahoma"/>
          <w:color w:val="212121"/>
          <w:shd w:val="clear" w:color="auto" w:fill="FFFFFF"/>
        </w:rPr>
        <w:t>Sola, Antonella et al. “Development of solvent-casting particulate leaching (SCPL) polymer scaffolds as improved three-dimensional supports to mimic the bone marrow niche.” </w:t>
      </w:r>
      <w:r w:rsidRPr="00530D67">
        <w:rPr>
          <w:rFonts w:ascii="Tahoma" w:hAnsi="Tahoma" w:cs="Tahoma"/>
          <w:i/>
          <w:iCs/>
          <w:color w:val="212121"/>
          <w:shd w:val="clear" w:color="auto" w:fill="FFFFFF"/>
        </w:rPr>
        <w:t>Materials science &amp; engineering. C, Materials for biological applications</w:t>
      </w:r>
      <w:r w:rsidRPr="00530D67">
        <w:rPr>
          <w:rFonts w:ascii="Tahoma" w:hAnsi="Tahoma" w:cs="Tahoma"/>
          <w:color w:val="212121"/>
          <w:shd w:val="clear" w:color="auto" w:fill="FFFFFF"/>
        </w:rPr>
        <w:t> vol. 96 (2019): 153-165. doi:10.1016/j.msec.2018.10.086</w:t>
      </w:r>
    </w:p>
    <w:p w14:paraId="138BEA32" w14:textId="45DA6F6F" w:rsidR="00DC7AA8" w:rsidRDefault="00DC7AA8" w:rsidP="00AF237C">
      <w:pPr>
        <w:pStyle w:val="Bibliography"/>
        <w:numPr>
          <w:ilvl w:val="0"/>
          <w:numId w:val="6"/>
        </w:numPr>
        <w:spacing w:line="240" w:lineRule="auto"/>
        <w:rPr>
          <w:rFonts w:ascii="Tahoma" w:hAnsi="Tahoma" w:cs="Tahoma"/>
        </w:rPr>
      </w:pPr>
      <w:r w:rsidRPr="00DC7AA8">
        <w:rPr>
          <w:rFonts w:ascii="Tahoma" w:hAnsi="Tahoma" w:cs="Tahoma"/>
        </w:rPr>
        <w:t xml:space="preserve">Spotnitz, William D. “Fibrin Sealant: The Only Approved Hemostat, Sealant, and Adhesive—a Laboratory and Clinical Perspective.” </w:t>
      </w:r>
      <w:r w:rsidRPr="00DC7AA8">
        <w:rPr>
          <w:rFonts w:ascii="Tahoma" w:hAnsi="Tahoma" w:cs="Tahoma"/>
          <w:i/>
          <w:iCs/>
        </w:rPr>
        <w:t>ISRN Surgery</w:t>
      </w:r>
      <w:r w:rsidRPr="00DC7AA8">
        <w:rPr>
          <w:rFonts w:ascii="Tahoma" w:hAnsi="Tahoma" w:cs="Tahoma"/>
        </w:rPr>
        <w:t xml:space="preserve">, vol. 2014, Mar. 2014, pp. 1–28. </w:t>
      </w:r>
      <w:r w:rsidRPr="00DC7AA8">
        <w:rPr>
          <w:rFonts w:ascii="Tahoma" w:hAnsi="Tahoma" w:cs="Tahoma"/>
          <w:i/>
          <w:iCs/>
        </w:rPr>
        <w:t>DOI.org (Crossref)</w:t>
      </w:r>
      <w:r w:rsidRPr="00DC7AA8">
        <w:rPr>
          <w:rFonts w:ascii="Tahoma" w:hAnsi="Tahoma" w:cs="Tahoma"/>
        </w:rPr>
        <w:t>, https://doi.org/10.1155/2014/203943.</w:t>
      </w:r>
    </w:p>
    <w:p w14:paraId="7A5F60B9" w14:textId="1D9660CB" w:rsidR="00AF237C" w:rsidRPr="00AF237C" w:rsidRDefault="00AF237C" w:rsidP="00AF237C">
      <w:pPr>
        <w:pStyle w:val="NormalWeb"/>
        <w:numPr>
          <w:ilvl w:val="0"/>
          <w:numId w:val="6"/>
        </w:numPr>
        <w:spacing w:before="0" w:beforeAutospacing="0" w:after="0" w:afterAutospacing="0"/>
        <w:rPr>
          <w:rFonts w:ascii="Tahoma" w:hAnsi="Tahoma" w:cs="Tahoma"/>
        </w:rPr>
      </w:pPr>
      <w:r w:rsidRPr="00530D67">
        <w:rPr>
          <w:rFonts w:ascii="Tahoma" w:hAnsi="Tahoma" w:cs="Tahoma"/>
        </w:rPr>
        <w:t xml:space="preserve">Tisseel®: </w:t>
      </w:r>
      <w:r w:rsidRPr="00AF237C">
        <w:rPr>
          <w:rFonts w:ascii="Tahoma" w:hAnsi="Tahoma" w:cs="Tahoma"/>
        </w:rPr>
        <w:t>https://www.medicines.org.uk/emc/product/1801/smpc</w:t>
      </w:r>
    </w:p>
    <w:p w14:paraId="67F1D35B" w14:textId="77777777" w:rsidR="00AF237C" w:rsidRPr="00AF237C" w:rsidRDefault="00AF237C" w:rsidP="00AF237C"/>
    <w:p w14:paraId="4AF9F83D" w14:textId="178EEB7E" w:rsidR="000E69AF" w:rsidRPr="00530D67" w:rsidRDefault="000E69AF" w:rsidP="00AF237C">
      <w:pPr>
        <w:pStyle w:val="NormalWeb"/>
        <w:spacing w:before="0" w:beforeAutospacing="0" w:after="0" w:afterAutospacing="0"/>
        <w:rPr>
          <w:rFonts w:ascii="Tahoma" w:hAnsi="Tahoma" w:cs="Tahoma"/>
        </w:rPr>
      </w:pPr>
      <w:r w:rsidRPr="00530D67">
        <w:rPr>
          <w:rFonts w:ascii="Tahoma" w:hAnsi="Tahoma" w:cs="Tahoma"/>
        </w:rPr>
        <w:fldChar w:fldCharType="end"/>
      </w:r>
    </w:p>
    <w:p w14:paraId="4FB139D8" w14:textId="77777777" w:rsidR="000A52E2" w:rsidRPr="00530D67" w:rsidRDefault="000A52E2" w:rsidP="006F542B">
      <w:pPr>
        <w:pStyle w:val="NormalWeb"/>
        <w:spacing w:before="0" w:beforeAutospacing="0" w:after="0" w:afterAutospacing="0"/>
        <w:rPr>
          <w:rFonts w:ascii="Tahoma" w:hAnsi="Tahoma" w:cs="Tahoma"/>
        </w:rPr>
      </w:pPr>
    </w:p>
    <w:p w14:paraId="56F55990" w14:textId="75768299" w:rsidR="006F542B" w:rsidRPr="00530D67" w:rsidRDefault="006F542B" w:rsidP="006F542B">
      <w:pPr>
        <w:rPr>
          <w:rFonts w:ascii="Tahoma" w:hAnsi="Tahoma" w:cs="Tahoma"/>
        </w:rPr>
      </w:pPr>
      <w:r w:rsidRPr="00530D67">
        <w:rPr>
          <w:rFonts w:ascii="Tahoma" w:hAnsi="Tahoma" w:cs="Tahoma"/>
        </w:rPr>
        <w:fldChar w:fldCharType="begin"/>
      </w:r>
      <w:r w:rsidRPr="00530D67">
        <w:rPr>
          <w:rFonts w:ascii="Tahoma" w:hAnsi="Tahoma" w:cs="Tahoma"/>
        </w:rPr>
        <w:instrText xml:space="preserve"> INCLUDEPICTURE "/Users/yg/Library/Group Containers/UBF8T346G9.ms/WebArchiveCopyPasteTempFiles/com.microsoft.Word/page1image728209168" \* MERGEFORMATINET </w:instrText>
      </w:r>
      <w:r w:rsidRPr="00530D67">
        <w:rPr>
          <w:rFonts w:ascii="Tahoma" w:hAnsi="Tahoma" w:cs="Tahoma"/>
        </w:rPr>
        <w:fldChar w:fldCharType="separate"/>
      </w:r>
      <w:r w:rsidRPr="00530D67">
        <w:rPr>
          <w:rFonts w:ascii="Tahoma" w:hAnsi="Tahoma" w:cs="Tahoma"/>
          <w:noProof/>
        </w:rPr>
        <w:drawing>
          <wp:inline distT="0" distB="0" distL="0" distR="0" wp14:anchorId="1B346DBA" wp14:editId="77FF85A8">
            <wp:extent cx="5943600" cy="537210"/>
            <wp:effectExtent l="0" t="0" r="0" b="0"/>
            <wp:docPr id="11" name="Picture 11" descr="page1image72820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72820916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37210"/>
                    </a:xfrm>
                    <a:prstGeom prst="rect">
                      <a:avLst/>
                    </a:prstGeom>
                    <a:noFill/>
                    <a:ln>
                      <a:noFill/>
                    </a:ln>
                  </pic:spPr>
                </pic:pic>
              </a:graphicData>
            </a:graphic>
          </wp:inline>
        </w:drawing>
      </w:r>
      <w:r w:rsidRPr="00530D67">
        <w:rPr>
          <w:rFonts w:ascii="Tahoma" w:hAnsi="Tahoma" w:cs="Tahoma"/>
        </w:rPr>
        <w:fldChar w:fldCharType="end"/>
      </w:r>
    </w:p>
    <w:p w14:paraId="54F2B644" w14:textId="77777777" w:rsidR="0012117B" w:rsidRPr="00530D67" w:rsidRDefault="0012117B" w:rsidP="006F542B">
      <w:pPr>
        <w:pStyle w:val="NormalWeb"/>
        <w:rPr>
          <w:rFonts w:ascii="Tahoma" w:hAnsi="Tahoma" w:cs="Tahoma"/>
          <w:b/>
          <w:bCs/>
          <w:color w:val="004982"/>
          <w:sz w:val="28"/>
          <w:szCs w:val="28"/>
        </w:rPr>
      </w:pPr>
    </w:p>
    <w:p w14:paraId="62B05EBF" w14:textId="77777777" w:rsidR="00EF123C" w:rsidRDefault="00EF123C" w:rsidP="006F542B">
      <w:pPr>
        <w:pStyle w:val="NormalWeb"/>
        <w:rPr>
          <w:rFonts w:ascii="Tahoma" w:hAnsi="Tahoma" w:cs="Tahoma"/>
          <w:b/>
          <w:bCs/>
          <w:color w:val="004982"/>
          <w:sz w:val="28"/>
          <w:szCs w:val="28"/>
        </w:rPr>
      </w:pPr>
    </w:p>
    <w:p w14:paraId="79B0AF8D" w14:textId="77777777" w:rsidR="00EF123C" w:rsidRDefault="00EF123C" w:rsidP="006F542B">
      <w:pPr>
        <w:pStyle w:val="NormalWeb"/>
        <w:rPr>
          <w:rFonts w:ascii="Tahoma" w:hAnsi="Tahoma" w:cs="Tahoma"/>
          <w:b/>
          <w:bCs/>
          <w:color w:val="004982"/>
          <w:sz w:val="28"/>
          <w:szCs w:val="28"/>
        </w:rPr>
      </w:pPr>
    </w:p>
    <w:p w14:paraId="1D79DD3B" w14:textId="232FBE9F" w:rsidR="006F542B" w:rsidRPr="00530D67" w:rsidRDefault="006F542B" w:rsidP="006F542B">
      <w:pPr>
        <w:pStyle w:val="NormalWeb"/>
        <w:rPr>
          <w:rFonts w:ascii="Tahoma" w:hAnsi="Tahoma" w:cs="Tahoma"/>
        </w:rPr>
      </w:pPr>
      <w:r w:rsidRPr="00530D67">
        <w:rPr>
          <w:rFonts w:ascii="Tahoma" w:hAnsi="Tahoma" w:cs="Tahoma"/>
          <w:b/>
          <w:bCs/>
          <w:color w:val="004982"/>
          <w:sz w:val="28"/>
          <w:szCs w:val="28"/>
        </w:rPr>
        <w:t xml:space="preserve">Rubric </w:t>
      </w:r>
    </w:p>
    <w:p w14:paraId="13EDC917" w14:textId="55D3B3CC" w:rsidR="000D314C" w:rsidRPr="00530D67" w:rsidRDefault="007C2BE4" w:rsidP="006F542B">
      <w:pPr>
        <w:rPr>
          <w:rFonts w:ascii="Tahoma" w:hAnsi="Tahoma" w:cs="Tahoma"/>
        </w:rPr>
      </w:pPr>
      <w:r w:rsidRPr="00530D67">
        <w:rPr>
          <w:rFonts w:ascii="Tahoma" w:hAnsi="Tahoma" w:cs="Tahoma"/>
          <w:noProof/>
        </w:rPr>
        <w:drawing>
          <wp:inline distT="0" distB="0" distL="0" distR="0" wp14:anchorId="35A569CF" wp14:editId="74E04910">
            <wp:extent cx="5943600" cy="4185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185285"/>
                    </a:xfrm>
                    <a:prstGeom prst="rect">
                      <a:avLst/>
                    </a:prstGeom>
                  </pic:spPr>
                </pic:pic>
              </a:graphicData>
            </a:graphic>
          </wp:inline>
        </w:drawing>
      </w:r>
    </w:p>
    <w:sectPr w:rsidR="000D314C" w:rsidRPr="00530D67"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C8FB5" w14:textId="77777777" w:rsidR="009B0866" w:rsidRDefault="009B0866" w:rsidP="002E070F">
      <w:r>
        <w:separator/>
      </w:r>
    </w:p>
  </w:endnote>
  <w:endnote w:type="continuationSeparator" w:id="0">
    <w:p w14:paraId="27BAA8B9" w14:textId="77777777" w:rsidR="009B0866" w:rsidRDefault="009B0866"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261B4" w14:textId="77777777" w:rsidR="009B0866" w:rsidRDefault="009B0866" w:rsidP="002E070F">
      <w:r>
        <w:separator/>
      </w:r>
    </w:p>
  </w:footnote>
  <w:footnote w:type="continuationSeparator" w:id="0">
    <w:p w14:paraId="00E5B220" w14:textId="77777777" w:rsidR="009B0866" w:rsidRDefault="009B0866"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5"/>
  </w:num>
  <w:num w:numId="2" w16cid:durableId="880021419">
    <w:abstractNumId w:val="3"/>
  </w:num>
  <w:num w:numId="3" w16cid:durableId="1477333763">
    <w:abstractNumId w:val="4"/>
  </w:num>
  <w:num w:numId="4" w16cid:durableId="614799014">
    <w:abstractNumId w:val="2"/>
  </w:num>
  <w:num w:numId="5" w16cid:durableId="1499078273">
    <w:abstractNumId w:val="0"/>
  </w:num>
  <w:num w:numId="6" w16cid:durableId="409736330">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476B"/>
    <w:rsid w:val="000C7EBD"/>
    <w:rsid w:val="000D314C"/>
    <w:rsid w:val="000E00DE"/>
    <w:rsid w:val="000E0A1F"/>
    <w:rsid w:val="000E11C1"/>
    <w:rsid w:val="000E1514"/>
    <w:rsid w:val="000E45AA"/>
    <w:rsid w:val="000E69AF"/>
    <w:rsid w:val="000F08CE"/>
    <w:rsid w:val="000F5E33"/>
    <w:rsid w:val="00103108"/>
    <w:rsid w:val="00113460"/>
    <w:rsid w:val="00120768"/>
    <w:rsid w:val="00120D4F"/>
    <w:rsid w:val="0012117B"/>
    <w:rsid w:val="001216FC"/>
    <w:rsid w:val="00124878"/>
    <w:rsid w:val="00130402"/>
    <w:rsid w:val="00130CAE"/>
    <w:rsid w:val="00131693"/>
    <w:rsid w:val="00132916"/>
    <w:rsid w:val="00133871"/>
    <w:rsid w:val="00133CA8"/>
    <w:rsid w:val="00145665"/>
    <w:rsid w:val="001467DC"/>
    <w:rsid w:val="001532A6"/>
    <w:rsid w:val="00157F07"/>
    <w:rsid w:val="001639B7"/>
    <w:rsid w:val="00164B30"/>
    <w:rsid w:val="00164E84"/>
    <w:rsid w:val="001710F0"/>
    <w:rsid w:val="00171CB9"/>
    <w:rsid w:val="00171DEE"/>
    <w:rsid w:val="001721AD"/>
    <w:rsid w:val="00173222"/>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C345F"/>
    <w:rsid w:val="001D19A9"/>
    <w:rsid w:val="001D2AB5"/>
    <w:rsid w:val="001D4BEB"/>
    <w:rsid w:val="001D4CE5"/>
    <w:rsid w:val="001D63D7"/>
    <w:rsid w:val="001F14CB"/>
    <w:rsid w:val="001F190C"/>
    <w:rsid w:val="001F462C"/>
    <w:rsid w:val="001F4D65"/>
    <w:rsid w:val="00211C07"/>
    <w:rsid w:val="00213154"/>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1BFE"/>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72D"/>
    <w:rsid w:val="00343CA4"/>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92025"/>
    <w:rsid w:val="003A0BAD"/>
    <w:rsid w:val="003B21CD"/>
    <w:rsid w:val="003B780C"/>
    <w:rsid w:val="003C0CC9"/>
    <w:rsid w:val="003C2A5D"/>
    <w:rsid w:val="003C6827"/>
    <w:rsid w:val="003C6BEC"/>
    <w:rsid w:val="003D3461"/>
    <w:rsid w:val="003D41F9"/>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5F47"/>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5AEB"/>
    <w:rsid w:val="00506551"/>
    <w:rsid w:val="005100B6"/>
    <w:rsid w:val="00510DA9"/>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51B1"/>
    <w:rsid w:val="00696C06"/>
    <w:rsid w:val="00697225"/>
    <w:rsid w:val="006A1CCF"/>
    <w:rsid w:val="006A2925"/>
    <w:rsid w:val="006A2F19"/>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542B"/>
    <w:rsid w:val="006F64F5"/>
    <w:rsid w:val="00701AB1"/>
    <w:rsid w:val="00702D80"/>
    <w:rsid w:val="00703949"/>
    <w:rsid w:val="00703DF1"/>
    <w:rsid w:val="007043E8"/>
    <w:rsid w:val="00704935"/>
    <w:rsid w:val="00713184"/>
    <w:rsid w:val="0071620F"/>
    <w:rsid w:val="00717AD8"/>
    <w:rsid w:val="0072021E"/>
    <w:rsid w:val="00723A4D"/>
    <w:rsid w:val="00730D87"/>
    <w:rsid w:val="00737893"/>
    <w:rsid w:val="00741701"/>
    <w:rsid w:val="00745A42"/>
    <w:rsid w:val="00746CFC"/>
    <w:rsid w:val="00747E52"/>
    <w:rsid w:val="00754C61"/>
    <w:rsid w:val="007614CB"/>
    <w:rsid w:val="00762754"/>
    <w:rsid w:val="00764E0A"/>
    <w:rsid w:val="0076777A"/>
    <w:rsid w:val="0077098A"/>
    <w:rsid w:val="00770A60"/>
    <w:rsid w:val="00780B0C"/>
    <w:rsid w:val="00782643"/>
    <w:rsid w:val="007833C4"/>
    <w:rsid w:val="00791017"/>
    <w:rsid w:val="00792EFD"/>
    <w:rsid w:val="00796BE5"/>
    <w:rsid w:val="00796F91"/>
    <w:rsid w:val="007977C8"/>
    <w:rsid w:val="007A5512"/>
    <w:rsid w:val="007A5B10"/>
    <w:rsid w:val="007A79DC"/>
    <w:rsid w:val="007B05FF"/>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16933"/>
    <w:rsid w:val="008310FF"/>
    <w:rsid w:val="008362A9"/>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216"/>
    <w:rsid w:val="009816F9"/>
    <w:rsid w:val="00990BB1"/>
    <w:rsid w:val="0099386F"/>
    <w:rsid w:val="009959AD"/>
    <w:rsid w:val="00997905"/>
    <w:rsid w:val="009A019C"/>
    <w:rsid w:val="009A063D"/>
    <w:rsid w:val="009A13C1"/>
    <w:rsid w:val="009A15A9"/>
    <w:rsid w:val="009A446B"/>
    <w:rsid w:val="009A53A5"/>
    <w:rsid w:val="009B0866"/>
    <w:rsid w:val="009B355D"/>
    <w:rsid w:val="009B3ADF"/>
    <w:rsid w:val="009B3B89"/>
    <w:rsid w:val="009B3DBE"/>
    <w:rsid w:val="009B4032"/>
    <w:rsid w:val="009B4215"/>
    <w:rsid w:val="009B5C07"/>
    <w:rsid w:val="009B5C7C"/>
    <w:rsid w:val="009B68D9"/>
    <w:rsid w:val="009D0A48"/>
    <w:rsid w:val="009D4617"/>
    <w:rsid w:val="009D59C7"/>
    <w:rsid w:val="009E3CE7"/>
    <w:rsid w:val="009E5120"/>
    <w:rsid w:val="009F1301"/>
    <w:rsid w:val="009F1B6D"/>
    <w:rsid w:val="009F1FBF"/>
    <w:rsid w:val="009F2ADC"/>
    <w:rsid w:val="009F4D90"/>
    <w:rsid w:val="009F54F6"/>
    <w:rsid w:val="009F6AC6"/>
    <w:rsid w:val="00A00348"/>
    <w:rsid w:val="00A016D8"/>
    <w:rsid w:val="00A02332"/>
    <w:rsid w:val="00A02F42"/>
    <w:rsid w:val="00A0697B"/>
    <w:rsid w:val="00A1315A"/>
    <w:rsid w:val="00A2327F"/>
    <w:rsid w:val="00A25E91"/>
    <w:rsid w:val="00A31654"/>
    <w:rsid w:val="00A3312F"/>
    <w:rsid w:val="00A403E8"/>
    <w:rsid w:val="00A43398"/>
    <w:rsid w:val="00A46CD1"/>
    <w:rsid w:val="00A53DCF"/>
    <w:rsid w:val="00A53EF2"/>
    <w:rsid w:val="00A64215"/>
    <w:rsid w:val="00A906D1"/>
    <w:rsid w:val="00A9254A"/>
    <w:rsid w:val="00A93073"/>
    <w:rsid w:val="00A9649F"/>
    <w:rsid w:val="00AA3202"/>
    <w:rsid w:val="00AA4CE6"/>
    <w:rsid w:val="00AA4E15"/>
    <w:rsid w:val="00AA6155"/>
    <w:rsid w:val="00AA6D43"/>
    <w:rsid w:val="00AB0343"/>
    <w:rsid w:val="00AB13F4"/>
    <w:rsid w:val="00AB50D4"/>
    <w:rsid w:val="00AB685E"/>
    <w:rsid w:val="00AB799E"/>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A0B8B"/>
    <w:rsid w:val="00BA7004"/>
    <w:rsid w:val="00BB2519"/>
    <w:rsid w:val="00BB6BE5"/>
    <w:rsid w:val="00BC3CA8"/>
    <w:rsid w:val="00BC44F4"/>
    <w:rsid w:val="00BD074E"/>
    <w:rsid w:val="00BD1DCF"/>
    <w:rsid w:val="00BD2107"/>
    <w:rsid w:val="00BD34D7"/>
    <w:rsid w:val="00BD7820"/>
    <w:rsid w:val="00BE0200"/>
    <w:rsid w:val="00BE1CC9"/>
    <w:rsid w:val="00BE5100"/>
    <w:rsid w:val="00BE5EB4"/>
    <w:rsid w:val="00BF0180"/>
    <w:rsid w:val="00C01A3E"/>
    <w:rsid w:val="00C02A38"/>
    <w:rsid w:val="00C02AE8"/>
    <w:rsid w:val="00C031A0"/>
    <w:rsid w:val="00C045A0"/>
    <w:rsid w:val="00C0549E"/>
    <w:rsid w:val="00C103AA"/>
    <w:rsid w:val="00C135A9"/>
    <w:rsid w:val="00C15AD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70B"/>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611"/>
    <w:rsid w:val="00CB2D7A"/>
    <w:rsid w:val="00CB5247"/>
    <w:rsid w:val="00CB541B"/>
    <w:rsid w:val="00CC55FC"/>
    <w:rsid w:val="00CC6570"/>
    <w:rsid w:val="00CC7E08"/>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DBF"/>
    <w:rsid w:val="00D47E80"/>
    <w:rsid w:val="00D51C57"/>
    <w:rsid w:val="00D560D2"/>
    <w:rsid w:val="00D568F0"/>
    <w:rsid w:val="00D619D5"/>
    <w:rsid w:val="00D64A1B"/>
    <w:rsid w:val="00D65210"/>
    <w:rsid w:val="00D67FF3"/>
    <w:rsid w:val="00D70476"/>
    <w:rsid w:val="00D7138E"/>
    <w:rsid w:val="00D752B4"/>
    <w:rsid w:val="00D755DC"/>
    <w:rsid w:val="00D824A0"/>
    <w:rsid w:val="00D82744"/>
    <w:rsid w:val="00D8345B"/>
    <w:rsid w:val="00D8365B"/>
    <w:rsid w:val="00D84E91"/>
    <w:rsid w:val="00D87557"/>
    <w:rsid w:val="00D92C4E"/>
    <w:rsid w:val="00D92D5A"/>
    <w:rsid w:val="00D9456B"/>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C7AA8"/>
    <w:rsid w:val="00DD21F5"/>
    <w:rsid w:val="00DD7183"/>
    <w:rsid w:val="00DE19BF"/>
    <w:rsid w:val="00DE41F0"/>
    <w:rsid w:val="00DE581A"/>
    <w:rsid w:val="00DF4654"/>
    <w:rsid w:val="00DF6F9D"/>
    <w:rsid w:val="00E023FA"/>
    <w:rsid w:val="00E03BA9"/>
    <w:rsid w:val="00E03FBA"/>
    <w:rsid w:val="00E04723"/>
    <w:rsid w:val="00E06577"/>
    <w:rsid w:val="00E07395"/>
    <w:rsid w:val="00E07B2D"/>
    <w:rsid w:val="00E12447"/>
    <w:rsid w:val="00E12B65"/>
    <w:rsid w:val="00E136DF"/>
    <w:rsid w:val="00E1431B"/>
    <w:rsid w:val="00E14E1F"/>
    <w:rsid w:val="00E2350B"/>
    <w:rsid w:val="00E2400D"/>
    <w:rsid w:val="00E25247"/>
    <w:rsid w:val="00E253C2"/>
    <w:rsid w:val="00E26E3C"/>
    <w:rsid w:val="00E32707"/>
    <w:rsid w:val="00E328AE"/>
    <w:rsid w:val="00E34D29"/>
    <w:rsid w:val="00E3798D"/>
    <w:rsid w:val="00E4256B"/>
    <w:rsid w:val="00E4316B"/>
    <w:rsid w:val="00E46083"/>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30E8"/>
    <w:rsid w:val="00EC3BBD"/>
    <w:rsid w:val="00EC3E79"/>
    <w:rsid w:val="00EC4E16"/>
    <w:rsid w:val="00ED0CF8"/>
    <w:rsid w:val="00ED0F69"/>
    <w:rsid w:val="00ED100F"/>
    <w:rsid w:val="00ED2024"/>
    <w:rsid w:val="00ED299C"/>
    <w:rsid w:val="00ED46CF"/>
    <w:rsid w:val="00EE3CB1"/>
    <w:rsid w:val="00EE5525"/>
    <w:rsid w:val="00EE569C"/>
    <w:rsid w:val="00EF017E"/>
    <w:rsid w:val="00EF123C"/>
    <w:rsid w:val="00EF1A9D"/>
    <w:rsid w:val="00F03F63"/>
    <w:rsid w:val="00F043E4"/>
    <w:rsid w:val="00F07552"/>
    <w:rsid w:val="00F11BBF"/>
    <w:rsid w:val="00F133DC"/>
    <w:rsid w:val="00F14993"/>
    <w:rsid w:val="00F153F4"/>
    <w:rsid w:val="00F162F1"/>
    <w:rsid w:val="00F20F79"/>
    <w:rsid w:val="00F21BDE"/>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65648"/>
    <w:rsid w:val="00F720AB"/>
    <w:rsid w:val="00F843AF"/>
    <w:rsid w:val="00F85EA7"/>
    <w:rsid w:val="00F85ECF"/>
    <w:rsid w:val="00F8774E"/>
    <w:rsid w:val="00F87A6D"/>
    <w:rsid w:val="00F966A2"/>
    <w:rsid w:val="00FA4D4A"/>
    <w:rsid w:val="00FA67FD"/>
    <w:rsid w:val="00FB0770"/>
    <w:rsid w:val="00FB0A48"/>
    <w:rsid w:val="00FB0FF1"/>
    <w:rsid w:val="00FB2D12"/>
    <w:rsid w:val="00FB641F"/>
    <w:rsid w:val="00FB78DE"/>
    <w:rsid w:val="00FC2314"/>
    <w:rsid w:val="00FC627C"/>
    <w:rsid w:val="00FD0B32"/>
    <w:rsid w:val="00FD711E"/>
    <w:rsid w:val="00FD75B3"/>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3464</Words>
  <Characters>1975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cp:lastPrinted>2022-11-08T20:19:00Z</cp:lastPrinted>
  <dcterms:created xsi:type="dcterms:W3CDTF">2022-11-08T20:19:00Z</dcterms:created>
  <dcterms:modified xsi:type="dcterms:W3CDTF">2022-11-0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KqYDQcU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